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0026104" w14:textId="465643E9" w:rsidR="00B42E65" w:rsidRPr="001D00D1" w:rsidRDefault="00B42E65" w:rsidP="001B7084">
      <w:pPr>
        <w:spacing w:line="480" w:lineRule="auto"/>
        <w:rPr>
          <w:b/>
          <w:i/>
          <w:color w:val="000000"/>
          <w:sz w:val="20"/>
          <w:szCs w:val="20"/>
        </w:rPr>
      </w:pPr>
      <w:bookmarkStart w:id="0" w:name="_GoBack"/>
      <w:bookmarkEnd w:id="0"/>
      <w:r w:rsidRPr="001D00D1">
        <w:rPr>
          <w:b/>
          <w:i/>
          <w:color w:val="000000"/>
          <w:sz w:val="20"/>
          <w:szCs w:val="20"/>
        </w:rPr>
        <w:t>Supplementary Material</w:t>
      </w:r>
    </w:p>
    <w:p w14:paraId="767828D1" w14:textId="77777777" w:rsidR="00B42E65" w:rsidRPr="001D00D1" w:rsidRDefault="00B42E65" w:rsidP="00B42E65">
      <w:pPr>
        <w:spacing w:line="480" w:lineRule="auto"/>
        <w:jc w:val="center"/>
        <w:rPr>
          <w:b/>
          <w:i/>
          <w:color w:val="000000"/>
          <w:sz w:val="20"/>
          <w:szCs w:val="20"/>
        </w:rPr>
      </w:pPr>
    </w:p>
    <w:p w14:paraId="0FFCF575" w14:textId="77777777" w:rsidR="00B42E65" w:rsidRPr="001D00D1" w:rsidRDefault="00B42E65" w:rsidP="001B7084">
      <w:pPr>
        <w:spacing w:line="480" w:lineRule="auto"/>
        <w:rPr>
          <w:b/>
          <w:color w:val="000000"/>
          <w:sz w:val="20"/>
          <w:szCs w:val="20"/>
        </w:rPr>
      </w:pPr>
      <w:r w:rsidRPr="001D00D1">
        <w:rPr>
          <w:b/>
          <w:color w:val="000000"/>
          <w:sz w:val="20"/>
          <w:szCs w:val="20"/>
        </w:rPr>
        <w:t>Men have higher cytokine production response upon stimulation with lipopolysaccharide than women: a pooled-analysis including 15 study populations.</w:t>
      </w:r>
    </w:p>
    <w:p w14:paraId="76615448" w14:textId="77777777" w:rsidR="00B42E65" w:rsidRPr="001D00D1" w:rsidRDefault="00B42E65" w:rsidP="00B42E65">
      <w:pPr>
        <w:spacing w:line="480" w:lineRule="auto"/>
        <w:jc w:val="both"/>
        <w:rPr>
          <w:b/>
          <w:color w:val="000000"/>
          <w:sz w:val="20"/>
          <w:szCs w:val="20"/>
        </w:rPr>
      </w:pPr>
    </w:p>
    <w:p w14:paraId="0EEB32A3" w14:textId="2B105416" w:rsidR="00B42E65" w:rsidRPr="001D00D1" w:rsidRDefault="00B42E65" w:rsidP="00B42E65">
      <w:pPr>
        <w:pStyle w:val="Teaser"/>
        <w:spacing w:line="480" w:lineRule="auto"/>
        <w:rPr>
          <w:sz w:val="20"/>
          <w:szCs w:val="20"/>
        </w:rPr>
      </w:pPr>
      <w:r w:rsidRPr="001D00D1">
        <w:rPr>
          <w:b/>
          <w:sz w:val="20"/>
          <w:szCs w:val="20"/>
        </w:rPr>
        <w:t>Authors:</w:t>
      </w:r>
      <w:r w:rsidRPr="001D00D1">
        <w:rPr>
          <w:sz w:val="20"/>
          <w:szCs w:val="20"/>
        </w:rPr>
        <w:t xml:space="preserve"> Karel G. M. </w:t>
      </w:r>
      <w:proofErr w:type="spellStart"/>
      <w:r w:rsidRPr="001D00D1">
        <w:rPr>
          <w:sz w:val="20"/>
          <w:szCs w:val="20"/>
        </w:rPr>
        <w:t>Beenakker</w:t>
      </w:r>
      <w:proofErr w:type="spellEnd"/>
      <w:r w:rsidRPr="001D00D1">
        <w:rPr>
          <w:sz w:val="20"/>
          <w:szCs w:val="20"/>
        </w:rPr>
        <w:t xml:space="preserve">, Rudi G. J. Westendorp, Anton J. M. de </w:t>
      </w:r>
      <w:proofErr w:type="spellStart"/>
      <w:r w:rsidRPr="001D00D1">
        <w:rPr>
          <w:sz w:val="20"/>
          <w:szCs w:val="20"/>
        </w:rPr>
        <w:t>Craen</w:t>
      </w:r>
      <w:proofErr w:type="spellEnd"/>
      <w:r w:rsidRPr="001D00D1">
        <w:rPr>
          <w:sz w:val="20"/>
          <w:szCs w:val="20"/>
          <w:vertAlign w:val="superscript"/>
        </w:rPr>
        <w:t>†</w:t>
      </w:r>
      <w:r w:rsidRPr="001D00D1">
        <w:rPr>
          <w:sz w:val="20"/>
          <w:szCs w:val="20"/>
        </w:rPr>
        <w:t xml:space="preserve">, </w:t>
      </w:r>
      <w:proofErr w:type="spellStart"/>
      <w:r w:rsidRPr="001D00D1">
        <w:rPr>
          <w:sz w:val="20"/>
          <w:szCs w:val="20"/>
        </w:rPr>
        <w:t>Sijia</w:t>
      </w:r>
      <w:proofErr w:type="spellEnd"/>
      <w:r w:rsidRPr="001D00D1">
        <w:rPr>
          <w:sz w:val="20"/>
          <w:szCs w:val="20"/>
        </w:rPr>
        <w:t xml:space="preserve"> Chen, </w:t>
      </w:r>
      <w:proofErr w:type="spellStart"/>
      <w:r w:rsidRPr="001D00D1">
        <w:rPr>
          <w:sz w:val="20"/>
          <w:szCs w:val="20"/>
        </w:rPr>
        <w:t>Yotam</w:t>
      </w:r>
      <w:proofErr w:type="spellEnd"/>
      <w:r w:rsidRPr="001D00D1">
        <w:rPr>
          <w:sz w:val="20"/>
          <w:szCs w:val="20"/>
        </w:rPr>
        <w:t xml:space="preserve"> Raz, Bart E. P. B. </w:t>
      </w:r>
      <w:proofErr w:type="spellStart"/>
      <w:r w:rsidRPr="001D00D1">
        <w:rPr>
          <w:sz w:val="20"/>
          <w:szCs w:val="20"/>
        </w:rPr>
        <w:t>Ballieux</w:t>
      </w:r>
      <w:proofErr w:type="spellEnd"/>
      <w:r w:rsidRPr="001D00D1">
        <w:rPr>
          <w:sz w:val="20"/>
          <w:szCs w:val="20"/>
        </w:rPr>
        <w:t xml:space="preserve">, Rob G. H. H. </w:t>
      </w:r>
      <w:proofErr w:type="spellStart"/>
      <w:r w:rsidRPr="001D00D1">
        <w:rPr>
          <w:sz w:val="20"/>
          <w:szCs w:val="20"/>
        </w:rPr>
        <w:t>Nelissen</w:t>
      </w:r>
      <w:proofErr w:type="spellEnd"/>
      <w:r w:rsidRPr="001D00D1">
        <w:rPr>
          <w:sz w:val="20"/>
          <w:szCs w:val="20"/>
        </w:rPr>
        <w:t xml:space="preserve">, Alexander F. L. Later, Tom W. Huizinga, </w:t>
      </w:r>
      <w:proofErr w:type="spellStart"/>
      <w:r w:rsidRPr="001D00D1">
        <w:rPr>
          <w:sz w:val="20"/>
          <w:szCs w:val="20"/>
        </w:rPr>
        <w:t>Pieternella</w:t>
      </w:r>
      <w:proofErr w:type="spellEnd"/>
      <w:r w:rsidRPr="001D00D1">
        <w:rPr>
          <w:sz w:val="20"/>
          <w:szCs w:val="20"/>
        </w:rPr>
        <w:t xml:space="preserve"> E. </w:t>
      </w:r>
      <w:proofErr w:type="spellStart"/>
      <w:r w:rsidRPr="001D00D1">
        <w:rPr>
          <w:sz w:val="20"/>
          <w:szCs w:val="20"/>
        </w:rPr>
        <w:t>Slagboom</w:t>
      </w:r>
      <w:proofErr w:type="spellEnd"/>
      <w:r w:rsidRPr="001D00D1">
        <w:rPr>
          <w:sz w:val="20"/>
          <w:szCs w:val="20"/>
        </w:rPr>
        <w:t xml:space="preserve">, </w:t>
      </w:r>
      <w:proofErr w:type="spellStart"/>
      <w:r w:rsidRPr="001D00D1">
        <w:rPr>
          <w:sz w:val="20"/>
          <w:szCs w:val="20"/>
        </w:rPr>
        <w:t>Dorret</w:t>
      </w:r>
      <w:proofErr w:type="spellEnd"/>
      <w:r w:rsidRPr="001D00D1">
        <w:rPr>
          <w:sz w:val="20"/>
          <w:szCs w:val="20"/>
        </w:rPr>
        <w:t xml:space="preserve"> I. </w:t>
      </w:r>
      <w:proofErr w:type="spellStart"/>
      <w:r w:rsidRPr="001D00D1">
        <w:rPr>
          <w:sz w:val="20"/>
          <w:szCs w:val="20"/>
        </w:rPr>
        <w:t>Boomsma</w:t>
      </w:r>
      <w:proofErr w:type="spellEnd"/>
      <w:r w:rsidRPr="001D00D1">
        <w:rPr>
          <w:sz w:val="20"/>
          <w:szCs w:val="20"/>
        </w:rPr>
        <w:t xml:space="preserve"> and Andrea B. Maier</w:t>
      </w:r>
    </w:p>
    <w:p w14:paraId="4A4E3C9B" w14:textId="77777777" w:rsidR="00B42E65" w:rsidRPr="001D00D1" w:rsidRDefault="00B42E65" w:rsidP="00164DC4">
      <w:pPr>
        <w:rPr>
          <w:sz w:val="20"/>
          <w:szCs w:val="20"/>
        </w:rPr>
      </w:pPr>
    </w:p>
    <w:p w14:paraId="39A9C66F" w14:textId="77777777" w:rsidR="00B42E65" w:rsidRPr="001D00D1" w:rsidRDefault="00B42E65">
      <w:pPr>
        <w:rPr>
          <w:sz w:val="20"/>
          <w:szCs w:val="20"/>
        </w:rPr>
      </w:pPr>
      <w:r w:rsidRPr="001D00D1">
        <w:rPr>
          <w:sz w:val="20"/>
          <w:szCs w:val="20"/>
        </w:rPr>
        <w:br w:type="page"/>
      </w:r>
    </w:p>
    <w:tbl>
      <w:tblPr>
        <w:tblpPr w:leftFromText="141" w:rightFromText="141" w:vertAnchor="text" w:horzAnchor="page" w:tblpX="1592" w:tblpY="388"/>
        <w:tblOverlap w:val="never"/>
        <w:tblW w:w="12758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843"/>
        <w:gridCol w:w="851"/>
        <w:gridCol w:w="708"/>
        <w:gridCol w:w="1134"/>
        <w:gridCol w:w="1134"/>
        <w:gridCol w:w="160"/>
        <w:gridCol w:w="1258"/>
        <w:gridCol w:w="1134"/>
        <w:gridCol w:w="160"/>
        <w:gridCol w:w="1116"/>
        <w:gridCol w:w="1134"/>
        <w:gridCol w:w="160"/>
        <w:gridCol w:w="974"/>
        <w:gridCol w:w="992"/>
      </w:tblGrid>
      <w:tr w:rsidR="00B42E65" w:rsidRPr="001D00D1" w14:paraId="4C04522F" w14:textId="77777777" w:rsidTr="00B42E65">
        <w:trPr>
          <w:trHeight w:val="57"/>
        </w:trPr>
        <w:tc>
          <w:tcPr>
            <w:tcW w:w="1843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9BD8562" w14:textId="77777777" w:rsidR="00B42E65" w:rsidRPr="001D00D1" w:rsidRDefault="00B42E65" w:rsidP="00B42E65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lastRenderedPageBreak/>
              <w:t>Name study population</w:t>
            </w:r>
          </w:p>
        </w:tc>
        <w:tc>
          <w:tcPr>
            <w:tcW w:w="851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bottom"/>
          </w:tcPr>
          <w:p w14:paraId="46B2A91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t>Key ref. for methods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CA7F3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9356" w:type="dxa"/>
            <w:gridSpan w:val="11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93E6A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 xml:space="preserve">Cytokine production </w:t>
            </w:r>
            <w:proofErr w:type="spellStart"/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>response</w:t>
            </w:r>
            <w:proofErr w:type="spellEnd"/>
          </w:p>
        </w:tc>
      </w:tr>
      <w:tr w:rsidR="00B42E65" w:rsidRPr="001D00D1" w14:paraId="33919FDF" w14:textId="77777777" w:rsidTr="00B42E65">
        <w:trPr>
          <w:trHeight w:val="57"/>
        </w:trPr>
        <w:tc>
          <w:tcPr>
            <w:tcW w:w="184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CD1B3C8" w14:textId="77777777" w:rsidR="00B42E65" w:rsidRPr="001D00D1" w:rsidRDefault="00B42E65" w:rsidP="00B42E65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5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bottom"/>
          </w:tcPr>
          <w:p w14:paraId="73EAF045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0877F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226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02AD37F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 xml:space="preserve">TNF-α, </w:t>
            </w:r>
            <w:proofErr w:type="spellStart"/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>pg</w:t>
            </w:r>
            <w:proofErr w:type="spellEnd"/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>/ml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0B07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239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37E8C7D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 xml:space="preserve">IL-6, </w:t>
            </w:r>
            <w:proofErr w:type="spellStart"/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>pg</w:t>
            </w:r>
            <w:proofErr w:type="spellEnd"/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>/ml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0674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225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3E7272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 xml:space="preserve">IL-12, </w:t>
            </w:r>
            <w:proofErr w:type="spellStart"/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>pg</w:t>
            </w:r>
            <w:proofErr w:type="spellEnd"/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>/ml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4B4AB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96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C23C6E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 xml:space="preserve">IL-1β, </w:t>
            </w:r>
            <w:proofErr w:type="spellStart"/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>pg</w:t>
            </w:r>
            <w:proofErr w:type="spellEnd"/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>/ml</w:t>
            </w:r>
          </w:p>
        </w:tc>
      </w:tr>
      <w:tr w:rsidR="00B42E65" w:rsidRPr="001D00D1" w14:paraId="580ADFBC" w14:textId="77777777" w:rsidTr="00B42E65">
        <w:trPr>
          <w:trHeight w:val="251"/>
        </w:trPr>
        <w:tc>
          <w:tcPr>
            <w:tcW w:w="184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4AF0AD8" w14:textId="77777777" w:rsidR="00B42E65" w:rsidRPr="001D00D1" w:rsidRDefault="00B42E65" w:rsidP="00B42E65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5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bottom"/>
          </w:tcPr>
          <w:p w14:paraId="7A4002B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434D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AFACA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Wome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D53C81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n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FD06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9F1A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Wome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8987A66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n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C4FA8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8A724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Wome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820D203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n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5B74D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9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5C25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Women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A2D546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n</w:t>
            </w:r>
          </w:p>
        </w:tc>
      </w:tr>
      <w:tr w:rsidR="00B42E65" w:rsidRPr="001D00D1" w14:paraId="2E0EC000" w14:textId="77777777" w:rsidTr="00B42E65">
        <w:trPr>
          <w:trHeight w:val="57"/>
        </w:trPr>
        <w:tc>
          <w:tcPr>
            <w:tcW w:w="184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436089D" w14:textId="77777777" w:rsidR="00B42E65" w:rsidRPr="001D00D1" w:rsidRDefault="00B42E65" w:rsidP="00B42E65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5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bottom"/>
          </w:tcPr>
          <w:p w14:paraId="17F5364B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708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0AB1F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LPS, ng/ml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18FDE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dia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D98F5B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dian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64A1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41B94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dia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E42FFD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dian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CD09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A03D8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dia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5326603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dian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0543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9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A79C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dian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78E6D94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dian</w:t>
            </w:r>
          </w:p>
        </w:tc>
      </w:tr>
      <w:tr w:rsidR="00B42E65" w:rsidRPr="001D00D1" w14:paraId="57B18890" w14:textId="77777777" w:rsidTr="00B42E65">
        <w:trPr>
          <w:trHeight w:val="57"/>
        </w:trPr>
        <w:tc>
          <w:tcPr>
            <w:tcW w:w="184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6E895F2" w14:textId="77777777" w:rsidR="00B42E65" w:rsidRPr="001D00D1" w:rsidRDefault="00B42E65" w:rsidP="00B42E65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51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23CD258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708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248F5F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9CEA4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IQR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D3A90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IQR)</w:t>
            </w:r>
          </w:p>
        </w:tc>
        <w:tc>
          <w:tcPr>
            <w:tcW w:w="1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608ADEB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04B636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IQR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CF050A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IQR)</w:t>
            </w:r>
          </w:p>
        </w:tc>
        <w:tc>
          <w:tcPr>
            <w:tcW w:w="1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013F28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E091EF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IQR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4B64B4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IQR)</w:t>
            </w:r>
          </w:p>
        </w:tc>
        <w:tc>
          <w:tcPr>
            <w:tcW w:w="1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630FEC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9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66DC53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IQR)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1F4546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IQR)</w:t>
            </w:r>
          </w:p>
        </w:tc>
      </w:tr>
      <w:tr w:rsidR="00B42E65" w:rsidRPr="001D00D1" w14:paraId="2408DC29" w14:textId="77777777" w:rsidTr="00B42E65">
        <w:trPr>
          <w:trHeight w:val="57"/>
        </w:trPr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0D0D926" w14:textId="77777777" w:rsidR="00B42E65" w:rsidRPr="001D00D1" w:rsidRDefault="00B42E65" w:rsidP="00B42E65">
            <w:pPr>
              <w:rPr>
                <w:rFonts w:eastAsia="Times New Roman"/>
                <w:b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b/>
                <w:color w:val="000000"/>
                <w:sz w:val="18"/>
                <w:szCs w:val="18"/>
                <w:lang w:val="fr-FR" w:eastAsia="nl-NL"/>
              </w:rPr>
              <w:t>General population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72762AA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D01081F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BA16A8C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A815C2B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FB9B942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25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304F86F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0BBA3E7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98B85C6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897C0E4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0CFC677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DFDA2B1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97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6572382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7FA2FCF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</w:tr>
      <w:tr w:rsidR="00B42E65" w:rsidRPr="001D00D1" w14:paraId="239A181B" w14:textId="77777777" w:rsidTr="00B42E65">
        <w:trPr>
          <w:trHeight w:val="57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2E112" w14:textId="77777777" w:rsidR="00B42E65" w:rsidRPr="001D00D1" w:rsidRDefault="00B42E65" w:rsidP="00B42E65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proofErr w:type="spellStart"/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yoage</w:t>
            </w:r>
            <w:proofErr w:type="spellEnd"/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 xml:space="preserve"> young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B130A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n/a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44A9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E5E1E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5.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FD87E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7.5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29A8F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00EEF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73.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99608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87.9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D7505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EF89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2.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28B8C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3.3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04E8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9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6174A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.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C3E0F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3.8</w:t>
            </w:r>
          </w:p>
        </w:tc>
      </w:tr>
      <w:tr w:rsidR="00B42E65" w:rsidRPr="001D00D1" w14:paraId="1F1C9755" w14:textId="77777777" w:rsidTr="00B42E65">
        <w:trPr>
          <w:trHeight w:val="83"/>
        </w:trPr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B9C5F" w14:textId="77777777" w:rsidR="00B42E65" w:rsidRPr="001D00D1" w:rsidRDefault="00B42E65" w:rsidP="00B42E65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1CADD2E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3DA12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1AC64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3.3-6.9)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F7FF3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5.1-10.0)</w:t>
            </w:r>
          </w:p>
        </w:tc>
        <w:tc>
          <w:tcPr>
            <w:tcW w:w="1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C5E6C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5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F4A92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54.4-89.7)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CAE1C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76.6-94.7)</w:t>
            </w:r>
          </w:p>
        </w:tc>
        <w:tc>
          <w:tcPr>
            <w:tcW w:w="1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057BD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2D942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.7-2.9)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58C86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2.2-4.3)</w:t>
            </w:r>
          </w:p>
        </w:tc>
        <w:tc>
          <w:tcPr>
            <w:tcW w:w="1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CB87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97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D612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8.2-12.0)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510A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9.6-15.7)</w:t>
            </w:r>
          </w:p>
        </w:tc>
      </w:tr>
      <w:tr w:rsidR="00B42E65" w:rsidRPr="001D00D1" w14:paraId="745E6F8F" w14:textId="77777777" w:rsidTr="00B42E65">
        <w:trPr>
          <w:trHeight w:val="261"/>
        </w:trPr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26E6685B" w14:textId="77777777" w:rsidR="00B42E65" w:rsidRPr="001D00D1" w:rsidRDefault="00B42E65" w:rsidP="00B42E65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YNTR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703E21AE" w14:textId="2490F678" w:rsidR="00B42E65" w:rsidRPr="001D00D1" w:rsidRDefault="00B42E65" w:rsidP="004821C9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fldChar w:fldCharType="begin"/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 &lt;EndNote&gt;&lt;Cite&gt;&lt;Author&gt;de Craen&lt;/Author&gt;&lt;Year&gt;2005&lt;/Year&gt;&lt;RecNum&gt;1794&lt;/RecNum&gt;&lt;DisplayText&gt;[8]&lt;/DisplayText&gt;&lt;record&gt;&lt;rec-number&gt;1794&lt;/rec-number&gt;&lt;foreign-keys&gt;&lt;key app="EN" db-id="5axr5p2pl5x9x7ezezm5d05ip5wp5f5dwswp" timestamp="0"&gt;1794&lt;/key&gt;&lt;/foreign-keys&gt;&lt;ref-type name="Journal Article"&gt;17&lt;/ref-type&gt;&lt;contributors&gt;&lt;authors&gt;&lt;author&gt;de Craen, A. J.&lt;/author&gt;&lt;author&gt;Posthuma, D.&lt;/author&gt;&lt;author&gt;Remarque, E. J.&lt;/author&gt;&lt;author&gt;van den Biggelaar, A. H.&lt;/author&gt;&lt;author&gt;Westendorp, R. G.&lt;/author&gt;&lt;author&gt;Boomsma, D. I.&lt;/author&gt;&lt;/authors&gt;&lt;/contributors&gt;&lt;auth-address&gt;Section Gerontology and Geriatrics, Department of General Internal Medicine, Leiden University Medical Center, Leiden, Netherlands. A.J.M.de_Craen@lumc.nl&lt;/auth-address&gt;&lt;titles&gt;&lt;title&gt;Heritability estimates of innate immunity: an extended twin study&lt;/title&gt;&lt;secondary-title&gt;Genes Immun&lt;/secondary-title&gt;&lt;/titles&gt;&lt;pages&gt;167-70&lt;/pages&gt;&lt;volume&gt;6&lt;/volume&gt;&lt;number&gt;2&lt;/number&gt;&lt;edition&gt;2005/01/28&lt;/edition&gt;&lt;keywords&gt;&lt;keyword&gt;Adult&lt;/keyword&gt;&lt;keyword&gt;Cytokines/*genetics&lt;/keyword&gt;&lt;keyword&gt;Female&lt;/keyword&gt;&lt;keyword&gt;*Genetic Variation&lt;/keyword&gt;&lt;keyword&gt;Humans&lt;/keyword&gt;&lt;keyword&gt;Immunity, Innate/*genetics&lt;/keyword&gt;&lt;keyword&gt;Male&lt;/keyword&gt;&lt;keyword&gt;Twins, Dizygotic/genetics/immunology&lt;/keyword&gt;&lt;keyword&gt;Twins, Monozygotic/genetics/immunology&lt;/keyword&gt;&lt;/keywords&gt;&lt;dates&gt;&lt;year&gt;2005&lt;/year&gt;&lt;pub-dates&gt;&lt;date&gt;Mar&lt;/date&gt;&lt;/pub-dates&gt;&lt;/dates&gt;&lt;isbn&gt;1466-4879 (Print)&amp;#xD;1466-4879 (Linking)&lt;/isbn&gt;&lt;accession-num&gt;15674372&lt;/accession-num&gt;&lt;urls&gt;&lt;related-urls&gt;&lt;url&gt;http://www.ncbi.nlm.nih.gov/pubmed/15674372&lt;/url&gt;&lt;url&gt;http://www.nature.com/gene/journal/v6/n2/pdf/6364162a.pdf&lt;/url&gt;&lt;/related-urls&gt;&lt;/urls&gt;&lt;electronic-resource-num&gt;6364162 [pii]&amp;#xD;10.1038/sj.gene.6364162&lt;/electronic-resource-num&gt;&lt;language&gt;eng&lt;/language&gt;&lt;/record&gt;&lt;/Cite&gt;&lt;/EndNote&gt;</w:instrText>
            </w:r>
            <w:r w:rsidRPr="001D00D1">
              <w:rPr>
                <w:color w:val="000000"/>
                <w:sz w:val="18"/>
                <w:szCs w:val="18"/>
              </w:rPr>
              <w:fldChar w:fldCharType="separate"/>
            </w:r>
            <w:r w:rsidRPr="001D00D1">
              <w:rPr>
                <w:noProof/>
                <w:color w:val="000000"/>
                <w:sz w:val="18"/>
                <w:szCs w:val="18"/>
              </w:rPr>
              <w:t>[</w:t>
            </w:r>
            <w:hyperlink w:anchor="_ENREF_8" w:tooltip="de Craen, 2005 #1794" w:history="1">
              <w:r w:rsidR="004821C9">
                <w:rPr>
                  <w:noProof/>
                  <w:color w:val="000000"/>
                  <w:sz w:val="18"/>
                  <w:szCs w:val="18"/>
                </w:rPr>
                <w:t>9</w:t>
              </w:r>
            </w:hyperlink>
            <w:r w:rsidRPr="001D00D1">
              <w:rPr>
                <w:noProof/>
                <w:color w:val="000000"/>
                <w:sz w:val="18"/>
                <w:szCs w:val="18"/>
              </w:rPr>
              <w:t>]</w:t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1A9EFA03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00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FEA0AD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 xml:space="preserve">7.0 </w:t>
            </w:r>
          </w:p>
          <w:p w14:paraId="30AF04CB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5.5-9.9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557B10B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 xml:space="preserve">7.2 </w:t>
            </w:r>
          </w:p>
          <w:p w14:paraId="502FCFE8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6.0-10.4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5547DA1C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4087546A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64.4</w:t>
            </w:r>
          </w:p>
          <w:p w14:paraId="22BE4418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53.0-90.5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847218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72.2</w:t>
            </w:r>
          </w:p>
          <w:p w14:paraId="5BDE764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61.0-95.8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006CAF8E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649796AD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67C5E9D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0C468455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974" w:type="dxa"/>
            <w:shd w:val="clear" w:color="auto" w:fill="auto"/>
            <w:noWrap/>
            <w:vAlign w:val="center"/>
            <w:hideMark/>
          </w:tcPr>
          <w:p w14:paraId="084F5573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5.8</w:t>
            </w:r>
          </w:p>
          <w:p w14:paraId="668DC27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4.0-7.5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676A3714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6.6</w:t>
            </w:r>
          </w:p>
          <w:p w14:paraId="70CFF106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4.6-8.9)</w:t>
            </w:r>
          </w:p>
        </w:tc>
      </w:tr>
      <w:tr w:rsidR="00B42E65" w:rsidRPr="001D00D1" w14:paraId="08E2AF20" w14:textId="77777777" w:rsidTr="00B42E65">
        <w:trPr>
          <w:trHeight w:val="275"/>
        </w:trPr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65EAAEDE" w14:textId="77777777" w:rsidR="00B42E65" w:rsidRPr="001D00D1" w:rsidRDefault="00B42E65" w:rsidP="00B42E65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ningitis relatives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77436678" w14:textId="5733C37A" w:rsidR="00B42E65" w:rsidRPr="001D00D1" w:rsidRDefault="00B42E65" w:rsidP="004821C9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XZXN0ZW5kb3JwPC9BdXRob3I+PFllYXI+MTk5NzwvWWVh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XZXN0ZW5kb3JwPC9BdXRob3I+PFllYXI+MTk5NzwvWWVh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.DATA  </w:instrText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separate"/>
            </w:r>
            <w:r w:rsidRPr="001D00D1">
              <w:rPr>
                <w:noProof/>
                <w:color w:val="000000"/>
                <w:sz w:val="18"/>
                <w:szCs w:val="18"/>
              </w:rPr>
              <w:t>[</w:t>
            </w:r>
            <w:hyperlink w:anchor="_ENREF_9" w:tooltip="Westendorp, 1997 #860" w:history="1">
              <w:r w:rsidR="004821C9">
                <w:rPr>
                  <w:noProof/>
                  <w:color w:val="000000"/>
                  <w:sz w:val="18"/>
                  <w:szCs w:val="18"/>
                </w:rPr>
                <w:t>10</w:t>
              </w:r>
            </w:hyperlink>
            <w:r w:rsidRPr="001D00D1">
              <w:rPr>
                <w:noProof/>
                <w:color w:val="000000"/>
                <w:sz w:val="18"/>
                <w:szCs w:val="18"/>
              </w:rPr>
              <w:t>]</w:t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6FBEF20B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B5871EE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 xml:space="preserve">4.4∞ </w:t>
            </w:r>
          </w:p>
          <w:p w14:paraId="5B177A85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3.1-6.2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EC42FF6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5.0∞</w:t>
            </w:r>
          </w:p>
          <w:p w14:paraId="3770BC92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3.7-7.1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7AFEFC76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23282963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6C891CE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678E79AE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5FDEECFD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6368B84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7593061D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974" w:type="dxa"/>
            <w:shd w:val="clear" w:color="auto" w:fill="auto"/>
            <w:noWrap/>
            <w:vAlign w:val="center"/>
            <w:hideMark/>
          </w:tcPr>
          <w:p w14:paraId="245E8B76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A18EA55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</w:tr>
      <w:tr w:rsidR="00B42E65" w:rsidRPr="001D00D1" w14:paraId="14A03E02" w14:textId="77777777" w:rsidTr="00B42E65">
        <w:trPr>
          <w:trHeight w:val="232"/>
        </w:trPr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7B6515D8" w14:textId="77777777" w:rsidR="00B42E65" w:rsidRPr="001D00D1" w:rsidRDefault="00B42E65" w:rsidP="00B42E65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S-SLE relatives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7003FAA6" w14:textId="77DEF4A9" w:rsidR="00B42E65" w:rsidRPr="001D00D1" w:rsidRDefault="00B42E65" w:rsidP="004821C9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kZSBKb25nPC9BdXRob3I+PFllYXI+MjAwMjwvWWVhcj48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kZSBKb25nPC9BdXRob3I+PFllYXI+MjAwMjwvWWVhcj48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.DATA  </w:instrText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separate"/>
            </w:r>
            <w:r w:rsidRPr="001D00D1">
              <w:rPr>
                <w:noProof/>
                <w:color w:val="000000"/>
                <w:sz w:val="18"/>
                <w:szCs w:val="18"/>
              </w:rPr>
              <w:t>[</w:t>
            </w:r>
            <w:hyperlink w:anchor="_ENREF_11" w:tooltip="de Jong, 2002 #1016" w:history="1">
              <w:r w:rsidRPr="001D00D1">
                <w:rPr>
                  <w:noProof/>
                  <w:color w:val="000000"/>
                  <w:sz w:val="18"/>
                  <w:szCs w:val="18"/>
                </w:rPr>
                <w:t>1</w:t>
              </w:r>
            </w:hyperlink>
            <w:r w:rsidR="004821C9">
              <w:rPr>
                <w:noProof/>
                <w:color w:val="000000"/>
                <w:sz w:val="18"/>
                <w:szCs w:val="18"/>
              </w:rPr>
              <w:t>2</w:t>
            </w:r>
            <w:r w:rsidRPr="001D00D1">
              <w:rPr>
                <w:noProof/>
                <w:color w:val="000000"/>
                <w:sz w:val="18"/>
                <w:szCs w:val="18"/>
              </w:rPr>
              <w:t>]</w:t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63B3A3D2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0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DA0905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 xml:space="preserve">7.6                  </w:t>
            </w:r>
          </w:p>
          <w:p w14:paraId="13CD7C3F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5.3-10.6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D244A7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9.3</w:t>
            </w:r>
          </w:p>
          <w:p w14:paraId="04488475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6.7-13.2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6D0E20D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520EDBFA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26.5</w:t>
            </w:r>
          </w:p>
          <w:p w14:paraId="1F19FA0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7.1-38.2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299FA8B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35.7</w:t>
            </w:r>
          </w:p>
          <w:p w14:paraId="282D8715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22.9-55.9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75A3E946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2C39088F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8.9</w:t>
            </w:r>
          </w:p>
          <w:p w14:paraId="230A1F9B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5.6-12.7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66B45FD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9.6</w:t>
            </w:r>
          </w:p>
          <w:p w14:paraId="6C68DC1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6.7-15.2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0DD04EC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974" w:type="dxa"/>
            <w:shd w:val="clear" w:color="auto" w:fill="auto"/>
            <w:noWrap/>
            <w:vAlign w:val="center"/>
            <w:hideMark/>
          </w:tcPr>
          <w:p w14:paraId="0B69E0EA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.8</w:t>
            </w:r>
          </w:p>
          <w:p w14:paraId="77E61738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.0-3.3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115B19C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 xml:space="preserve">2.7 </w:t>
            </w:r>
          </w:p>
          <w:p w14:paraId="484B87A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.6-5.1)</w:t>
            </w:r>
          </w:p>
        </w:tc>
      </w:tr>
      <w:tr w:rsidR="00B42E65" w:rsidRPr="001D00D1" w14:paraId="4CE3CE28" w14:textId="77777777" w:rsidTr="00B42E65">
        <w:trPr>
          <w:trHeight w:val="57"/>
        </w:trPr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62777D82" w14:textId="77777777" w:rsidR="00B42E65" w:rsidRPr="001D00D1" w:rsidRDefault="00B42E65" w:rsidP="00B42E65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Ghana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1D16D991" w14:textId="3F5CF354" w:rsidR="00B42E65" w:rsidRPr="001D00D1" w:rsidRDefault="00B42E65" w:rsidP="004821C9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fldChar w:fldCharType="begin"/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 &lt;EndNote&gt;&lt;Cite&gt;&lt;Author&gt;May&lt;/Author&gt;&lt;Year&gt;2009&lt;/Year&gt;&lt;RecNum&gt;703&lt;/RecNum&gt;&lt;DisplayText&gt;[44]&lt;/DisplayText&gt;&lt;record&gt;&lt;rec-number&gt;703&lt;/rec-number&gt;&lt;foreign-keys&gt;&lt;key app="EN" db-id="5axr5p2pl5x9x7ezezm5d05ip5wp5f5dwswp" timestamp="0"&gt;703&lt;/key&gt;&lt;/foreign-keys&gt;&lt;ref-type name="Journal Article"&gt;17&lt;/ref-type&gt;&lt;contributors&gt;&lt;authors&gt;&lt;author&gt;May, L.&lt;/author&gt;&lt;author&gt;van Bodegom, D.&lt;/author&gt;&lt;author&gt;Kuningas, M.&lt;/author&gt;&lt;author&gt;Meij, J. J.&lt;/author&gt;&lt;author&gt;de Craen, A. J.&lt;/author&gt;&lt;author&gt;Frolich, M.&lt;/author&gt;&lt;author&gt;Westendorp, R. G.&lt;/author&gt;&lt;/authors&gt;&lt;/contributors&gt;&lt;auth-address&gt;Department of Gerontology &amp;amp; Geriatrics C2-R, Leiden University Medical Center, P.O. Box 9600, 2300 RC Leiden, The Netherlands. l.may@lumc.nl&lt;/auth-address&gt;&lt;titles&gt;&lt;title&gt;Performance of the whole-blood stimulation assay for assessing innate immune activation under field conditions&lt;/title&gt;&lt;secondary-title&gt;Cytokine&lt;/secondary-title&gt;&lt;/titles&gt;&lt;pages&gt;184-9&lt;/pages&gt;&lt;volume&gt;45&lt;/volume&gt;&lt;number&gt;3&lt;/number&gt;&lt;edition&gt;2009/02/03&lt;/edition&gt;&lt;keywords&gt;&lt;keyword&gt;Aged, 80 and over&lt;/keyword&gt;&lt;keyword&gt;*Blood&lt;/keyword&gt;&lt;keyword&gt;Cytokines/*biosynthesis&lt;/keyword&gt;&lt;keyword&gt;Ghana&lt;/keyword&gt;&lt;keyword&gt;Humans&lt;/keyword&gt;&lt;keyword&gt;Immunity, Innate/*immunology&lt;/keyword&gt;&lt;keyword&gt;Interleukin-10/*biosynthesis&lt;/keyword&gt;&lt;keyword&gt;Laboratories&lt;/keyword&gt;&lt;keyword&gt;Lipopolysaccharides/pharmacology&lt;/keyword&gt;&lt;keyword&gt;Netherlands&lt;/keyword&gt;&lt;keyword&gt;Reproducibility of Results&lt;/keyword&gt;&lt;keyword&gt;Specimen Handling/*methods&lt;/keyword&gt;&lt;keyword&gt;Toll-Like Receptors/agonists/*immunology&lt;/keyword&gt;&lt;keyword&gt;Tumor Necrosis Factor-alpha/*biosynthesis&lt;/keyword&gt;&lt;/keywords&gt;&lt;dates&gt;&lt;year&gt;2009&lt;/year&gt;&lt;pub-dates&gt;&lt;date&gt;Mar&lt;/date&gt;&lt;/pub-dates&gt;&lt;/dates&gt;&lt;isbn&gt;1096-0023 (Electronic)&amp;#xD;1043-4666 (Linking)&lt;/isbn&gt;&lt;accession-num&gt;19185506&lt;/accession-num&gt;&lt;urls&gt;&lt;related-urls&gt;&lt;url&gt;http://www.ncbi.nlm.nih.gov/pubmed/19185506&lt;/url&gt;&lt;/related-urls&gt;&lt;/urls&gt;&lt;electronic-resource-num&gt;S1043-4666(08)00836-3 [pii]&amp;#xD;10.1016/j.cyto.2008.12.010&lt;/electronic-resource-num&gt;&lt;language&gt;eng&lt;/language&gt;&lt;/record&gt;&lt;/Cite&gt;&lt;/EndNote&gt;</w:instrText>
            </w:r>
            <w:r w:rsidRPr="001D00D1">
              <w:rPr>
                <w:color w:val="000000"/>
                <w:sz w:val="18"/>
                <w:szCs w:val="18"/>
              </w:rPr>
              <w:fldChar w:fldCharType="separate"/>
            </w:r>
            <w:r w:rsidRPr="001D00D1">
              <w:rPr>
                <w:noProof/>
                <w:color w:val="000000"/>
                <w:sz w:val="18"/>
                <w:szCs w:val="18"/>
              </w:rPr>
              <w:t>[</w:t>
            </w:r>
            <w:hyperlink w:anchor="_ENREF_44" w:tooltip="May, 2009 #703" w:history="1">
              <w:r w:rsidRPr="001D00D1">
                <w:rPr>
                  <w:noProof/>
                  <w:color w:val="000000"/>
                  <w:sz w:val="18"/>
                  <w:szCs w:val="18"/>
                </w:rPr>
                <w:t>4</w:t>
              </w:r>
            </w:hyperlink>
            <w:r w:rsidR="004821C9">
              <w:rPr>
                <w:noProof/>
                <w:color w:val="000000"/>
                <w:sz w:val="18"/>
                <w:szCs w:val="18"/>
              </w:rPr>
              <w:t>7</w:t>
            </w:r>
            <w:r w:rsidRPr="001D00D1">
              <w:rPr>
                <w:noProof/>
                <w:color w:val="000000"/>
                <w:sz w:val="18"/>
                <w:szCs w:val="18"/>
              </w:rPr>
              <w:t>]</w:t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10A55463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1A3231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8.6</w:t>
            </w:r>
          </w:p>
          <w:p w14:paraId="5A86345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2.9-25.8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99311FF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20.5</w:t>
            </w:r>
          </w:p>
          <w:p w14:paraId="4A265168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3.3-28.6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3B0DE098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1E6DEA95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9CD14EA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4BA85D74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1515FC24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776B21F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6F9BF5D9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974" w:type="dxa"/>
            <w:shd w:val="clear" w:color="auto" w:fill="auto"/>
            <w:noWrap/>
            <w:vAlign w:val="center"/>
            <w:hideMark/>
          </w:tcPr>
          <w:p w14:paraId="4D337493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A0C1739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</w:tr>
      <w:tr w:rsidR="00B42E65" w:rsidRPr="001D00D1" w14:paraId="1DCF774D" w14:textId="77777777" w:rsidTr="00B42E65">
        <w:trPr>
          <w:trHeight w:val="57"/>
        </w:trPr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5A68B650" w14:textId="77777777" w:rsidR="00B42E65" w:rsidRPr="001D00D1" w:rsidRDefault="00B42E65" w:rsidP="00B42E65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ANTR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7E26F679" w14:textId="6BEFA1C6" w:rsidR="00B42E65" w:rsidRPr="001D00D1" w:rsidRDefault="00B42E65" w:rsidP="004821C9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fldChar w:fldCharType="begin"/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 &lt;EndNote&gt;&lt;Cite&gt;&lt;Author&gt;de Craen&lt;/Author&gt;&lt;Year&gt;2005&lt;/Year&gt;&lt;RecNum&gt;1794&lt;/RecNum&gt;&lt;DisplayText&gt;[8]&lt;/DisplayText&gt;&lt;record&gt;&lt;rec-number&gt;1794&lt;/rec-number&gt;&lt;foreign-keys&gt;&lt;key app="EN" db-id="5axr5p2pl5x9x7ezezm5d05ip5wp5f5dwswp" timestamp="0"&gt;1794&lt;/key&gt;&lt;/foreign-keys&gt;&lt;ref-type name="Journal Article"&gt;17&lt;/ref-type&gt;&lt;contributors&gt;&lt;authors&gt;&lt;author&gt;de Craen, A. J.&lt;/author&gt;&lt;author&gt;Posthuma, D.&lt;/author&gt;&lt;author&gt;Remarque, E. J.&lt;/author&gt;&lt;author&gt;van den Biggelaar, A. H.&lt;/author&gt;&lt;author&gt;Westendorp, R. G.&lt;/author&gt;&lt;author&gt;Boomsma, D. I.&lt;/author&gt;&lt;/authors&gt;&lt;/contributors&gt;&lt;auth-address&gt;Section Gerontology and Geriatrics, Department of General Internal Medicine, Leiden University Medical Center, Leiden, Netherlands. A.J.M.de_Craen@lumc.nl&lt;/auth-address&gt;&lt;titles&gt;&lt;title&gt;Heritability estimates of innate immunity: an extended twin study&lt;/title&gt;&lt;secondary-title&gt;Genes Immun&lt;/secondary-title&gt;&lt;/titles&gt;&lt;pages&gt;167-70&lt;/pages&gt;&lt;volume&gt;6&lt;/volume&gt;&lt;number&gt;2&lt;/number&gt;&lt;edition&gt;2005/01/28&lt;/edition&gt;&lt;keywords&gt;&lt;keyword&gt;Adult&lt;/keyword&gt;&lt;keyword&gt;Cytokines/*genetics&lt;/keyword&gt;&lt;keyword&gt;Female&lt;/keyword&gt;&lt;keyword&gt;*Genetic Variation&lt;/keyword&gt;&lt;keyword&gt;Humans&lt;/keyword&gt;&lt;keyword&gt;Immunity, Innate/*genetics&lt;/keyword&gt;&lt;keyword&gt;Male&lt;/keyword&gt;&lt;keyword&gt;Twins, Dizygotic/genetics/immunology&lt;/keyword&gt;&lt;keyword&gt;Twins, Monozygotic/genetics/immunology&lt;/keyword&gt;&lt;/keywords&gt;&lt;dates&gt;&lt;year&gt;2005&lt;/year&gt;&lt;pub-dates&gt;&lt;date&gt;Mar&lt;/date&gt;&lt;/pub-dates&gt;&lt;/dates&gt;&lt;isbn&gt;1466-4879 (Print)&amp;#xD;1466-4879 (Linking)&lt;/isbn&gt;&lt;accession-num&gt;15674372&lt;/accession-num&gt;&lt;urls&gt;&lt;related-urls&gt;&lt;url&gt;http://www.ncbi.nlm.nih.gov/pubmed/15674372&lt;/url&gt;&lt;url&gt;http://www.nature.com/gene/journal/v6/n2/pdf/6364162a.pdf&lt;/url&gt;&lt;/related-urls&gt;&lt;/urls&gt;&lt;electronic-resource-num&gt;6364162 [pii]&amp;#xD;10.1038/sj.gene.6364162&lt;/electronic-resource-num&gt;&lt;language&gt;eng&lt;/language&gt;&lt;/record&gt;&lt;/Cite&gt;&lt;/EndNote&gt;</w:instrText>
            </w:r>
            <w:r w:rsidRPr="001D00D1">
              <w:rPr>
                <w:color w:val="000000"/>
                <w:sz w:val="18"/>
                <w:szCs w:val="18"/>
              </w:rPr>
              <w:fldChar w:fldCharType="separate"/>
            </w:r>
            <w:r w:rsidRPr="001D00D1">
              <w:rPr>
                <w:noProof/>
                <w:color w:val="000000"/>
                <w:sz w:val="18"/>
                <w:szCs w:val="18"/>
              </w:rPr>
              <w:t>[</w:t>
            </w:r>
            <w:hyperlink w:anchor="_ENREF_8" w:tooltip="de Craen, 2005 #1794" w:history="1">
              <w:r w:rsidR="004821C9">
                <w:rPr>
                  <w:noProof/>
                  <w:color w:val="000000"/>
                  <w:sz w:val="18"/>
                  <w:szCs w:val="18"/>
                </w:rPr>
                <w:t>9</w:t>
              </w:r>
            </w:hyperlink>
            <w:r w:rsidRPr="001D00D1">
              <w:rPr>
                <w:noProof/>
                <w:color w:val="000000"/>
                <w:sz w:val="18"/>
                <w:szCs w:val="18"/>
              </w:rPr>
              <w:t>]</w:t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37CA70E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00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C591105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5.9</w:t>
            </w:r>
          </w:p>
          <w:p w14:paraId="2FEEF03E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4.8-7.9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C834513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7.3</w:t>
            </w:r>
          </w:p>
          <w:p w14:paraId="52FDDFD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5.4-10.3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70811158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22835FCC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63.8</w:t>
            </w:r>
          </w:p>
          <w:p w14:paraId="24FECE48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52.3-80.1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E3C6A55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71.4</w:t>
            </w:r>
          </w:p>
          <w:p w14:paraId="4EC83856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57.8-105.7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722625F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3C8A5B34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2D9ACD7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13C86A82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974" w:type="dxa"/>
            <w:shd w:val="clear" w:color="auto" w:fill="auto"/>
            <w:noWrap/>
            <w:vAlign w:val="center"/>
            <w:hideMark/>
          </w:tcPr>
          <w:p w14:paraId="0AAAABC3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4.8</w:t>
            </w:r>
          </w:p>
          <w:p w14:paraId="508C039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3.5-6.8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672E16C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6.2</w:t>
            </w:r>
          </w:p>
          <w:p w14:paraId="203EA1BC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4.5-8.5)</w:t>
            </w:r>
          </w:p>
        </w:tc>
      </w:tr>
      <w:tr w:rsidR="00B42E65" w:rsidRPr="001D00D1" w14:paraId="5E3E0764" w14:textId="77777777" w:rsidTr="00B42E65">
        <w:trPr>
          <w:trHeight w:val="57"/>
        </w:trPr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3B207BD2" w14:textId="77777777" w:rsidR="00B42E65" w:rsidRPr="001D00D1" w:rsidRDefault="00B42E65" w:rsidP="00B42E65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LLS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683AFFA1" w14:textId="631E14F9" w:rsidR="00B42E65" w:rsidRPr="001D00D1" w:rsidRDefault="00B42E65" w:rsidP="004821C9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fldChar w:fldCharType="begin"/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 &lt;EndNote&gt;&lt;Cite&gt;&lt;Author&gt;Beenakker&lt;/Author&gt;&lt;Year&gt;2013&lt;/Year&gt;&lt;RecNum&gt;2142&lt;/RecNum&gt;&lt;DisplayText&gt;[31]&lt;/DisplayText&gt;&lt;record&gt;&lt;rec-number&gt;2142&lt;/rec-number&gt;&lt;foreign-keys&gt;&lt;key app="EN" db-id="5axr5p2pl5x9x7ezezm5d05ip5wp5f5dwswp" timestamp="0"&gt;2142&lt;/key&gt;&lt;/foreign-keys&gt;&lt;ref-type name="Journal Article"&gt;17&lt;/ref-type&gt;&lt;contributors&gt;&lt;authors&gt;&lt;author&gt;Beenakker, K. G.&lt;/author&gt;&lt;author&gt;Westendorp, R. G.&lt;/author&gt;&lt;author&gt;de Craen, A. J.&lt;/author&gt;&lt;author&gt;Slagboom, P. E.&lt;/author&gt;&lt;author&gt;van Heemst, D.&lt;/author&gt;&lt;author&gt;Maier, A. B.&lt;/author&gt;&lt;/authors&gt;&lt;/contributors&gt;&lt;auth-address&gt;Department of Gerontology and Geriatrics, Leiden University Medical Center, Leiden, the Netherlands.&lt;/auth-address&gt;&lt;titles&gt;&lt;title&gt;Pro-inflammatory capacity of classically activated monocytes relates positively to muscle mass and strength&lt;/title&gt;&lt;secondary-title&gt;Aging Cell&lt;/secondary-title&gt;&lt;alt-title&gt;Aging cell&lt;/alt-title&gt;&lt;/titles&gt;&lt;pages&gt;682-9&lt;/pages&gt;&lt;volume&gt;12&lt;/volume&gt;&lt;number&gt;4&lt;/number&gt;&lt;dates&gt;&lt;year&gt;2013&lt;/year&gt;&lt;pub-dates&gt;&lt;date&gt;Aug&lt;/date&gt;&lt;/pub-dates&gt;&lt;/dates&gt;&lt;isbn&gt;1474-9726 (Electronic)&amp;#xD;1474-9718 (Linking)&lt;/isbn&gt;&lt;accession-num&gt;23621451&lt;/accession-num&gt;&lt;urls&gt;&lt;related-urls&gt;&lt;url&gt;http://www.ncbi.nlm.nih.gov/pubmed/23621451&lt;/url&gt;&lt;url&gt;http://onlinelibrary.wiley.com/store/10.1111/acel.12095/asset/acel12095.pdf?v=1&amp;amp;t=hn5nxay1&amp;amp;s=a05400de6c478e5dc63ec213238034c0407edbd0&lt;/url&gt;&lt;/related-urls&gt;&lt;/urls&gt;&lt;electronic-resource-num&gt;10.1111/acel.12095&lt;/electronic-resource-num&gt;&lt;/record&gt;&lt;/Cite&gt;&lt;/EndNote&gt;</w:instrText>
            </w:r>
            <w:r w:rsidRPr="001D00D1">
              <w:rPr>
                <w:color w:val="000000"/>
                <w:sz w:val="18"/>
                <w:szCs w:val="18"/>
              </w:rPr>
              <w:fldChar w:fldCharType="separate"/>
            </w:r>
            <w:r w:rsidRPr="001D00D1">
              <w:rPr>
                <w:noProof/>
                <w:color w:val="000000"/>
                <w:sz w:val="18"/>
                <w:szCs w:val="18"/>
              </w:rPr>
              <w:t>[</w:t>
            </w:r>
            <w:hyperlink w:anchor="_ENREF_31" w:tooltip="Beenakker, 2013 #2142" w:history="1">
              <w:r w:rsidRPr="001D00D1">
                <w:rPr>
                  <w:noProof/>
                  <w:color w:val="000000"/>
                  <w:sz w:val="18"/>
                  <w:szCs w:val="18"/>
                </w:rPr>
                <w:t>3</w:t>
              </w:r>
            </w:hyperlink>
            <w:r w:rsidR="004821C9">
              <w:rPr>
                <w:noProof/>
                <w:color w:val="000000"/>
                <w:sz w:val="18"/>
                <w:szCs w:val="18"/>
              </w:rPr>
              <w:t>3</w:t>
            </w:r>
            <w:r w:rsidRPr="001D00D1">
              <w:rPr>
                <w:noProof/>
                <w:color w:val="000000"/>
                <w:sz w:val="18"/>
                <w:szCs w:val="18"/>
              </w:rPr>
              <w:t>]</w:t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3A6DA33F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B1C86F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8.1</w:t>
            </w:r>
          </w:p>
          <w:p w14:paraId="3072C53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5.7-11.0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E03AE42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9.1</w:t>
            </w:r>
          </w:p>
          <w:p w14:paraId="2E41026E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6.4-13.7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0F06F162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1866F1A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82.8</w:t>
            </w:r>
          </w:p>
          <w:p w14:paraId="40515E3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67.2-103.4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C98804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94.1</w:t>
            </w:r>
          </w:p>
          <w:p w14:paraId="517E204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78.5-120.1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6EA805C6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3EF2648E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vertAlign w:val="superscript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4.6</w:t>
            </w:r>
            <w:r w:rsidRPr="001D00D1">
              <w:rPr>
                <w:rFonts w:eastAsia="Times New Roman"/>
                <w:color w:val="000000"/>
                <w:sz w:val="18"/>
                <w:szCs w:val="18"/>
                <w:vertAlign w:val="superscript"/>
                <w:lang w:eastAsia="nl-NL"/>
              </w:rPr>
              <w:t>b</w:t>
            </w:r>
          </w:p>
          <w:p w14:paraId="74087D84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3.5-5.9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4C41A4E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vertAlign w:val="superscript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5.0</w:t>
            </w:r>
            <w:r w:rsidRPr="001D00D1">
              <w:rPr>
                <w:rFonts w:eastAsia="Times New Roman"/>
                <w:color w:val="000000"/>
                <w:sz w:val="18"/>
                <w:szCs w:val="18"/>
                <w:vertAlign w:val="superscript"/>
                <w:lang w:eastAsia="nl-NL"/>
              </w:rPr>
              <w:t>b</w:t>
            </w:r>
          </w:p>
          <w:p w14:paraId="7231E4CB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3.9-6.7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7F23445E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974" w:type="dxa"/>
            <w:shd w:val="clear" w:color="auto" w:fill="auto"/>
            <w:noWrap/>
            <w:vAlign w:val="center"/>
            <w:hideMark/>
          </w:tcPr>
          <w:p w14:paraId="0702B77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.1</w:t>
            </w:r>
          </w:p>
          <w:p w14:paraId="0E45510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7.4-13.1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44282F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2.1</w:t>
            </w:r>
          </w:p>
          <w:p w14:paraId="56A6F62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9.4-16.0)</w:t>
            </w:r>
          </w:p>
        </w:tc>
      </w:tr>
      <w:tr w:rsidR="00B42E65" w:rsidRPr="001D00D1" w14:paraId="3D6F694D" w14:textId="77777777" w:rsidTr="00B42E65">
        <w:trPr>
          <w:trHeight w:val="57"/>
        </w:trPr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0CAE5D46" w14:textId="77777777" w:rsidR="00B42E65" w:rsidRPr="001D00D1" w:rsidRDefault="00B42E65" w:rsidP="00B42E65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proofErr w:type="spellStart"/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yoage</w:t>
            </w:r>
            <w:proofErr w:type="spellEnd"/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 xml:space="preserve"> old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183D0705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t>n/a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7843145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06F6EE5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7.0</w:t>
            </w:r>
          </w:p>
          <w:p w14:paraId="0DFE309E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5.1-10.5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B9BE6AD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7.6</w:t>
            </w:r>
          </w:p>
          <w:p w14:paraId="56ED6D6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5.9-9.5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6D8B4B0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13C95ADB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72.1</w:t>
            </w:r>
          </w:p>
          <w:p w14:paraId="2EAF2FD8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54.8-92.6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1CB325C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75.7</w:t>
            </w:r>
          </w:p>
          <w:p w14:paraId="3B57B27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60.0-93.1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2E65435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7DD4189E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2.3</w:t>
            </w:r>
          </w:p>
          <w:p w14:paraId="4CC16D5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.8-3.5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38BA973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3.0</w:t>
            </w:r>
          </w:p>
          <w:p w14:paraId="0FF05F45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.9-4.0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1383A04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974" w:type="dxa"/>
            <w:shd w:val="clear" w:color="auto" w:fill="auto"/>
            <w:noWrap/>
            <w:vAlign w:val="center"/>
            <w:hideMark/>
          </w:tcPr>
          <w:p w14:paraId="3BA87ED6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9.7</w:t>
            </w:r>
          </w:p>
          <w:p w14:paraId="4A16B6AD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7.1-12.1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646AEA0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1,5</w:t>
            </w:r>
          </w:p>
          <w:p w14:paraId="74A01C6D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9.9-14.7)</w:t>
            </w:r>
          </w:p>
        </w:tc>
      </w:tr>
      <w:tr w:rsidR="00B42E65" w:rsidRPr="001D00D1" w14:paraId="4C3563E5" w14:textId="77777777" w:rsidTr="00B42E65">
        <w:trPr>
          <w:trHeight w:val="57"/>
        </w:trPr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7627716E" w14:textId="77777777" w:rsidR="00B42E65" w:rsidRPr="001D00D1" w:rsidRDefault="00B42E65" w:rsidP="00B42E65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PROSPER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62378D95" w14:textId="141791F7" w:rsidR="00B42E65" w:rsidRPr="001D00D1" w:rsidRDefault="00B42E65" w:rsidP="004821C9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fldChar w:fldCharType="begin"/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 &lt;EndNote&gt;&lt;Cite&gt;&lt;Author&gt;Trompet&lt;/Author&gt;&lt;Year&gt;2009&lt;/Year&gt;&lt;RecNum&gt;1823&lt;/RecNum&gt;&lt;DisplayText&gt;[45]&lt;/DisplayText&gt;&lt;record&gt;&lt;rec-number&gt;1823&lt;/rec-number&gt;&lt;foreign-keys&gt;&lt;key app="EN" db-id="5axr5p2pl5x9x7ezezm5d05ip5wp5f5dwswp" timestamp="0"&gt;1823&lt;/key&gt;&lt;/foreign-keys&gt;&lt;ref-type name="Journal Article"&gt;17&lt;/ref-type&gt;&lt;contributors&gt;&lt;authors&gt;&lt;author&gt;Trompet, S.&lt;/author&gt;&lt;author&gt;de Craen, A. J.&lt;/author&gt;&lt;author&gt;Mooijaart, S.&lt;/author&gt;&lt;author&gt;Stott, D. J.&lt;/author&gt;&lt;author&gt;Ford, I.&lt;/author&gt;&lt;author&gt;Sattar, N.&lt;/author&gt;&lt;author&gt;Jukema, W.&lt;/author&gt;&lt;author&gt;Westendorp, R. G.&lt;/author&gt;&lt;/authors&gt;&lt;/contributors&gt;&lt;auth-address&gt;Authors&amp;apos; Affiliations: Departments of Gerontology and Geriatrics, and Cardiology, Leiden University Medical Center, Leiden, the Netherlands; Durrer Center for Cardiogenetic Research, Amsterdam, the Netherlands; Department of Geriatric Medicine, Robertson Centre for Biostatistics, and British Heart Foundation Glasgow Cardiovascular Research Centre, Faculty of Medicine, University of Glasgow, Glasgow, Scotland; and Netherlands Consortium of Healthy Ageing, Leiden, the Netherlands.&lt;/auth-address&gt;&lt;titles&gt;&lt;title&gt;High Innate Production Capacity of Proinflammatory Cytokines Increases Risk for Death from Cancer: Results of the PROSPER Study&lt;/title&gt;&lt;secondary-title&gt;Clin Cancer Res&lt;/secondary-title&gt;&lt;/titles&gt;&lt;pages&gt;7744-7748&lt;/pages&gt;&lt;volume&gt;15&lt;/volume&gt;&lt;number&gt;24&lt;/number&gt;&lt;edition&gt;2009/12/10&lt;/edition&gt;&lt;dates&gt;&lt;year&gt;2009&lt;/year&gt;&lt;pub-dates&gt;&lt;date&gt;Dec 15&lt;/date&gt;&lt;/pub-dates&gt;&lt;/dates&gt;&lt;isbn&gt;1078-0432 (Electronic)&amp;#xD;1078-0432 (Linking)&lt;/isbn&gt;&lt;accession-num&gt;19996221&lt;/accession-num&gt;&lt;urls&gt;&lt;related-urls&gt;&lt;url&gt;http://www.ncbi.nlm.nih.gov/pubmed/19996221&lt;/url&gt;&lt;url&gt;http://clincancerres.aacrjournals.org/content/15/24/7744.full.pdf&lt;/url&gt;&lt;/related-urls&gt;&lt;/urls&gt;&lt;electronic-resource-num&gt;1078-0432.CCR-09-2152 [pii]&amp;#xD;10.1158/1078-0432.CCR-09-2152&lt;/electronic-resource-num&gt;&lt;language&gt;Eng&lt;/language&gt;&lt;/record&gt;&lt;/Cite&gt;&lt;/EndNote&gt;</w:instrText>
            </w:r>
            <w:r w:rsidRPr="001D00D1">
              <w:rPr>
                <w:color w:val="000000"/>
                <w:sz w:val="18"/>
                <w:szCs w:val="18"/>
              </w:rPr>
              <w:fldChar w:fldCharType="separate"/>
            </w:r>
            <w:r w:rsidRPr="001D00D1">
              <w:rPr>
                <w:noProof/>
                <w:color w:val="000000"/>
                <w:sz w:val="18"/>
                <w:szCs w:val="18"/>
              </w:rPr>
              <w:t>[</w:t>
            </w:r>
            <w:hyperlink w:anchor="_ENREF_45" w:tooltip="Trompet, 2009 #1823" w:history="1">
              <w:r w:rsidRPr="001D00D1">
                <w:rPr>
                  <w:noProof/>
                  <w:color w:val="000000"/>
                  <w:sz w:val="18"/>
                  <w:szCs w:val="18"/>
                </w:rPr>
                <w:t>4</w:t>
              </w:r>
            </w:hyperlink>
            <w:r w:rsidR="004821C9">
              <w:rPr>
                <w:noProof/>
                <w:color w:val="000000"/>
                <w:sz w:val="18"/>
                <w:szCs w:val="18"/>
              </w:rPr>
              <w:t>8</w:t>
            </w:r>
            <w:r w:rsidRPr="001D00D1">
              <w:rPr>
                <w:noProof/>
                <w:color w:val="000000"/>
                <w:sz w:val="18"/>
                <w:szCs w:val="18"/>
              </w:rPr>
              <w:t>]</w:t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083F7A74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00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6496825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3.6</w:t>
            </w:r>
          </w:p>
          <w:p w14:paraId="492D092A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8.6-20.1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FC5732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5.1</w:t>
            </w:r>
          </w:p>
          <w:p w14:paraId="34DFE31B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0.3-25.6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0C185C4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1D98BEA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69.5</w:t>
            </w:r>
          </w:p>
          <w:p w14:paraId="07D5C7C3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52.1-92.7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F5D29D4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73.8</w:t>
            </w:r>
          </w:p>
          <w:p w14:paraId="241A876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56.7-97.4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28C8542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285133B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2.8</w:t>
            </w:r>
          </w:p>
          <w:p w14:paraId="4E38A068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8.3-19.9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D6E9BD5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2.6</w:t>
            </w:r>
          </w:p>
          <w:p w14:paraId="475D235A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8.0-19.2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5B221FF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974" w:type="dxa"/>
            <w:shd w:val="clear" w:color="auto" w:fill="auto"/>
            <w:noWrap/>
            <w:vAlign w:val="center"/>
            <w:hideMark/>
          </w:tcPr>
          <w:p w14:paraId="473132A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7.1</w:t>
            </w:r>
          </w:p>
          <w:p w14:paraId="4570138B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4.8-10.6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77AA992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9.1</w:t>
            </w:r>
          </w:p>
          <w:p w14:paraId="66C26F5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5.9-14.2)</w:t>
            </w:r>
          </w:p>
        </w:tc>
      </w:tr>
      <w:tr w:rsidR="00B42E65" w:rsidRPr="001D00D1" w14:paraId="52D9FC74" w14:textId="77777777" w:rsidTr="00B42E65">
        <w:trPr>
          <w:trHeight w:val="57"/>
        </w:trPr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3746307E" w14:textId="77777777" w:rsidR="00B42E65" w:rsidRPr="001D00D1" w:rsidRDefault="00B42E65" w:rsidP="00B42E65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Leiden 85-plus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1ABF259F" w14:textId="67476DB8" w:rsidR="00B42E65" w:rsidRPr="001D00D1" w:rsidRDefault="00B42E65" w:rsidP="004821C9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2YW4gZGVuIEJpZ2dlbGFhcjwvQXV0aG9yPjxZZWFyPjIw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2YW4gZGVuIEJpZ2dlbGFhcjwvQXV0aG9yPjxZZWFyPjIw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.DATA  </w:instrText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separate"/>
            </w:r>
            <w:r w:rsidRPr="001D00D1">
              <w:rPr>
                <w:noProof/>
                <w:color w:val="000000"/>
                <w:sz w:val="18"/>
                <w:szCs w:val="18"/>
              </w:rPr>
              <w:t>[</w:t>
            </w:r>
            <w:hyperlink w:anchor="_ENREF_46" w:tooltip="van den Biggelaar, 2004 #10" w:history="1">
              <w:r w:rsidRPr="001D00D1">
                <w:rPr>
                  <w:noProof/>
                  <w:color w:val="000000"/>
                  <w:sz w:val="18"/>
                  <w:szCs w:val="18"/>
                </w:rPr>
                <w:t>4</w:t>
              </w:r>
            </w:hyperlink>
            <w:r w:rsidR="004821C9">
              <w:rPr>
                <w:noProof/>
                <w:color w:val="000000"/>
                <w:sz w:val="18"/>
                <w:szCs w:val="18"/>
              </w:rPr>
              <w:t>9</w:t>
            </w:r>
            <w:r w:rsidRPr="001D00D1">
              <w:rPr>
                <w:noProof/>
                <w:color w:val="000000"/>
                <w:sz w:val="18"/>
                <w:szCs w:val="18"/>
              </w:rPr>
              <w:t>]</w:t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3213020E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E429CE5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9.6</w:t>
            </w:r>
          </w:p>
          <w:p w14:paraId="7C89AD7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6.7-12.7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8CFC75B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1.3</w:t>
            </w:r>
          </w:p>
          <w:p w14:paraId="661FB8E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8.5-14.7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6A05AE1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76F49453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56.9</w:t>
            </w:r>
          </w:p>
          <w:p w14:paraId="1FEB2A8B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40.8-78.4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BCBC9AD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70.5</w:t>
            </w:r>
          </w:p>
          <w:p w14:paraId="7404A7A5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48.6-90.5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71A04ED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2DFC74BB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6.2</w:t>
            </w:r>
          </w:p>
          <w:p w14:paraId="4916E474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3.8-9.4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E470AAA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8.1</w:t>
            </w:r>
          </w:p>
          <w:p w14:paraId="5670CB0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5.1-11.6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402A09B6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974" w:type="dxa"/>
            <w:shd w:val="clear" w:color="auto" w:fill="auto"/>
            <w:noWrap/>
            <w:vAlign w:val="center"/>
            <w:hideMark/>
          </w:tcPr>
          <w:p w14:paraId="27C3651C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3.4</w:t>
            </w:r>
          </w:p>
          <w:p w14:paraId="0E0A9C6C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.9-5.5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481F8605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4.5</w:t>
            </w:r>
          </w:p>
          <w:p w14:paraId="7C653CCA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2.3-7.6)</w:t>
            </w:r>
          </w:p>
        </w:tc>
      </w:tr>
      <w:tr w:rsidR="00B42E65" w:rsidRPr="001D00D1" w14:paraId="005683A7" w14:textId="77777777" w:rsidTr="00B42E65">
        <w:trPr>
          <w:trHeight w:val="257"/>
        </w:trPr>
        <w:tc>
          <w:tcPr>
            <w:tcW w:w="1843" w:type="dxa"/>
            <w:shd w:val="clear" w:color="auto" w:fill="auto"/>
            <w:vAlign w:val="center"/>
            <w:hideMark/>
          </w:tcPr>
          <w:p w14:paraId="0FB6DDB6" w14:textId="77777777" w:rsidR="00B42E65" w:rsidRPr="001D00D1" w:rsidRDefault="00B42E65" w:rsidP="00B42E65">
            <w:pPr>
              <w:rPr>
                <w:rFonts w:eastAsia="Times New Roman"/>
                <w:b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b/>
                <w:color w:val="000000"/>
                <w:sz w:val="18"/>
                <w:szCs w:val="18"/>
                <w:lang w:eastAsia="nl-NL"/>
              </w:rPr>
              <w:t>Specific diseases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7564545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2504D43E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54F1661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61A6880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3E27A122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115D7CC1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A87C510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559FE58E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72366441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BB1127E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431F2F6F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974" w:type="dxa"/>
            <w:shd w:val="clear" w:color="auto" w:fill="auto"/>
            <w:noWrap/>
            <w:vAlign w:val="center"/>
            <w:hideMark/>
          </w:tcPr>
          <w:p w14:paraId="1E6B8FFD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F7FAE82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</w:tr>
      <w:tr w:rsidR="00B42E65" w:rsidRPr="001D00D1" w14:paraId="08EDFF49" w14:textId="77777777" w:rsidTr="00B42E65">
        <w:trPr>
          <w:trHeight w:val="144"/>
        </w:trPr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120549A7" w14:textId="77777777" w:rsidR="00B42E65" w:rsidRPr="001D00D1" w:rsidRDefault="00B42E65" w:rsidP="00B42E65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S-SLE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6FE7570B" w14:textId="3A492681" w:rsidR="00B42E65" w:rsidRPr="001D00D1" w:rsidRDefault="00B42E65" w:rsidP="004821C9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kZSBKb25nPC9BdXRob3I+PFllYXI+MjAwMjwvWWVhcj48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kZSBKb25nPC9BdXRob3I+PFllYXI+MjAwMjwvWWVhcj48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.DATA  </w:instrText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separate"/>
            </w:r>
            <w:r w:rsidRPr="001D00D1">
              <w:rPr>
                <w:noProof/>
                <w:color w:val="000000"/>
                <w:sz w:val="18"/>
                <w:szCs w:val="18"/>
              </w:rPr>
              <w:t>[</w:t>
            </w:r>
            <w:hyperlink w:anchor="_ENREF_11" w:tooltip="de Jong, 2002 #1016" w:history="1">
              <w:r w:rsidRPr="001D00D1">
                <w:rPr>
                  <w:noProof/>
                  <w:color w:val="000000"/>
                  <w:sz w:val="18"/>
                  <w:szCs w:val="18"/>
                </w:rPr>
                <w:t>1</w:t>
              </w:r>
            </w:hyperlink>
            <w:r w:rsidR="004821C9">
              <w:rPr>
                <w:noProof/>
                <w:color w:val="000000"/>
                <w:sz w:val="18"/>
                <w:szCs w:val="18"/>
              </w:rPr>
              <w:t>2</w:t>
            </w:r>
            <w:r w:rsidRPr="001D00D1">
              <w:rPr>
                <w:noProof/>
                <w:color w:val="000000"/>
                <w:sz w:val="18"/>
                <w:szCs w:val="18"/>
              </w:rPr>
              <w:t>]</w:t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1903453A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D839445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7.2</w:t>
            </w:r>
          </w:p>
          <w:p w14:paraId="2BDBD882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4.7-10.8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C0DCAF8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1.0</w:t>
            </w:r>
          </w:p>
          <w:p w14:paraId="28305A78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7.7-15.3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620B8748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6F51BF4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26.2</w:t>
            </w:r>
          </w:p>
          <w:p w14:paraId="2E23023F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3.8-45.1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019F87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23.8</w:t>
            </w:r>
          </w:p>
          <w:p w14:paraId="4F5CBA73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7.2-42.4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3369BED8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7ACB41FA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7.0ª</w:t>
            </w:r>
          </w:p>
          <w:p w14:paraId="62AF0808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4.4-14.7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FD4109E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4.6ª</w:t>
            </w:r>
          </w:p>
          <w:p w14:paraId="358E64F3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1.2-17.1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32C3995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974" w:type="dxa"/>
            <w:shd w:val="clear" w:color="auto" w:fill="auto"/>
            <w:noWrap/>
            <w:vAlign w:val="center"/>
            <w:hideMark/>
          </w:tcPr>
          <w:p w14:paraId="14DD868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.9</w:t>
            </w:r>
          </w:p>
          <w:p w14:paraId="117DC0AF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.0-3.6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055A76F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.6</w:t>
            </w:r>
          </w:p>
          <w:p w14:paraId="1105071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8-2.8)</w:t>
            </w:r>
          </w:p>
        </w:tc>
      </w:tr>
      <w:tr w:rsidR="00B42E65" w:rsidRPr="001D00D1" w14:paraId="187F8B41" w14:textId="77777777" w:rsidTr="00B42E65">
        <w:trPr>
          <w:trHeight w:val="57"/>
        </w:trPr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2D6745A6" w14:textId="77777777" w:rsidR="00B42E65" w:rsidRPr="001D00D1" w:rsidRDefault="00B42E65" w:rsidP="00B42E65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BEST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6DE7B8A2" w14:textId="2356E39A" w:rsidR="00B42E65" w:rsidRPr="001D00D1" w:rsidRDefault="00B42E65" w:rsidP="004821C9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kZSBWcmllcy1Cb3V3c3RyYTwvQXV0aG9yPjxZZWFyPjIw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kZSBWcmllcy1Cb3V3c3RyYTwvQXV0aG9yPjxZZWFyPjIw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.DATA  </w:instrText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separate"/>
            </w:r>
            <w:r w:rsidRPr="001D00D1">
              <w:rPr>
                <w:noProof/>
                <w:color w:val="000000"/>
                <w:sz w:val="18"/>
                <w:szCs w:val="18"/>
              </w:rPr>
              <w:t>[</w:t>
            </w:r>
            <w:hyperlink w:anchor="_ENREF_50" w:tooltip="de Vries-Bouwstra, 2007 #1265" w:history="1">
              <w:r w:rsidRPr="001D00D1">
                <w:rPr>
                  <w:noProof/>
                  <w:color w:val="000000"/>
                  <w:sz w:val="18"/>
                  <w:szCs w:val="18"/>
                </w:rPr>
                <w:t>5</w:t>
              </w:r>
            </w:hyperlink>
            <w:r w:rsidR="004821C9">
              <w:rPr>
                <w:noProof/>
                <w:color w:val="000000"/>
                <w:sz w:val="18"/>
                <w:szCs w:val="18"/>
              </w:rPr>
              <w:t>3</w:t>
            </w:r>
            <w:r w:rsidRPr="001D00D1">
              <w:rPr>
                <w:noProof/>
                <w:color w:val="000000"/>
                <w:sz w:val="18"/>
                <w:szCs w:val="18"/>
              </w:rPr>
              <w:t>]</w:t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6DA31C0E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5783302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 xml:space="preserve">6.2 </w:t>
            </w:r>
          </w:p>
          <w:p w14:paraId="0F49993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3.9-9.5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586888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9.0</w:t>
            </w:r>
          </w:p>
          <w:p w14:paraId="65305E76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6.4-10.8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0BA4B04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480B84B6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8.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CEF09B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2.5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7953A164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18636E4B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98AFB8D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23E134EE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974" w:type="dxa"/>
            <w:shd w:val="clear" w:color="auto" w:fill="auto"/>
            <w:noWrap/>
            <w:vAlign w:val="center"/>
            <w:hideMark/>
          </w:tcPr>
          <w:p w14:paraId="11B846BC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.4</w:t>
            </w:r>
          </w:p>
          <w:p w14:paraId="657E5D95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6-2.9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3BD8FB5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.6</w:t>
            </w:r>
          </w:p>
          <w:p w14:paraId="0E2E1245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8-4.2)</w:t>
            </w:r>
          </w:p>
        </w:tc>
      </w:tr>
      <w:tr w:rsidR="00B42E65" w:rsidRPr="001D00D1" w14:paraId="584C07AB" w14:textId="77777777" w:rsidTr="00B42E65">
        <w:trPr>
          <w:trHeight w:val="57"/>
        </w:trPr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700DFA34" w14:textId="77777777" w:rsidR="00B42E65" w:rsidRPr="001D00D1" w:rsidRDefault="00B42E65" w:rsidP="00B42E65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Cardiac surgery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6344829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t>n/a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5651E13F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E3B0F4C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5.8</w:t>
            </w:r>
          </w:p>
          <w:p w14:paraId="5AC68F2E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3.5-8.4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E6FB6E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7.1</w:t>
            </w:r>
          </w:p>
          <w:p w14:paraId="6EC756B6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4.3-10.0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70566BD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3E7319C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78.6</w:t>
            </w:r>
          </w:p>
          <w:p w14:paraId="60AFB915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61.7-100.6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05C4EC4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94.2</w:t>
            </w:r>
          </w:p>
          <w:p w14:paraId="0046A3E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79.1-119.2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310986B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5581F91E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63EC591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612E4B6D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974" w:type="dxa"/>
            <w:shd w:val="clear" w:color="auto" w:fill="auto"/>
            <w:noWrap/>
            <w:vAlign w:val="center"/>
            <w:hideMark/>
          </w:tcPr>
          <w:p w14:paraId="48108943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3D6EA210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</w:tr>
      <w:tr w:rsidR="00B42E65" w:rsidRPr="001D00D1" w14:paraId="34EC7DB5" w14:textId="77777777" w:rsidTr="00B42E65">
        <w:trPr>
          <w:trHeight w:val="57"/>
        </w:trPr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77CF0C60" w14:textId="77777777" w:rsidR="00B42E65" w:rsidRPr="001D00D1" w:rsidRDefault="00B42E65" w:rsidP="00B42E65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GARP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5D1AB63C" w14:textId="57666263" w:rsidR="00B42E65" w:rsidRPr="001D00D1" w:rsidRDefault="00B42E65" w:rsidP="004821C9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Cb3RoYS1TY2hlZXBlcnM8L0F1dGhvcj48WWVhcj4yMDA4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Cb3RoYS1TY2hlZXBlcnM8L0F1dGhvcj48WWVhcj4yMDA4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.DATA  </w:instrText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separate"/>
            </w:r>
            <w:r w:rsidRPr="001D00D1">
              <w:rPr>
                <w:noProof/>
                <w:color w:val="000000"/>
                <w:sz w:val="18"/>
                <w:szCs w:val="18"/>
              </w:rPr>
              <w:t>[</w:t>
            </w:r>
            <w:hyperlink w:anchor="_ENREF_33" w:tooltip="Botha-Scheepers, 2008 #7" w:history="1">
              <w:r w:rsidRPr="001D00D1">
                <w:rPr>
                  <w:noProof/>
                  <w:color w:val="000000"/>
                  <w:sz w:val="18"/>
                  <w:szCs w:val="18"/>
                </w:rPr>
                <w:t>3</w:t>
              </w:r>
            </w:hyperlink>
            <w:r w:rsidR="004821C9">
              <w:rPr>
                <w:noProof/>
                <w:color w:val="000000"/>
                <w:sz w:val="18"/>
                <w:szCs w:val="18"/>
              </w:rPr>
              <w:t>5</w:t>
            </w:r>
            <w:r w:rsidRPr="001D00D1">
              <w:rPr>
                <w:noProof/>
                <w:color w:val="000000"/>
                <w:sz w:val="18"/>
                <w:szCs w:val="18"/>
              </w:rPr>
              <w:t>]</w:t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64CE0345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E60685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7.6</w:t>
            </w:r>
          </w:p>
          <w:p w14:paraId="639008F4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5.8-9.6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7B464B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7.7</w:t>
            </w:r>
          </w:p>
          <w:p w14:paraId="4E878AEE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5.9-11.7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40E9A1E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5DF41146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74790C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0F8A2725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420C6BDE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192EAAE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2C41F68B" w14:textId="77777777" w:rsidR="00B42E65" w:rsidRPr="001D00D1" w:rsidRDefault="00B42E65" w:rsidP="00B42E65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974" w:type="dxa"/>
            <w:shd w:val="clear" w:color="auto" w:fill="auto"/>
            <w:noWrap/>
            <w:vAlign w:val="center"/>
            <w:hideMark/>
          </w:tcPr>
          <w:p w14:paraId="799C0A89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3.0</w:t>
            </w:r>
          </w:p>
          <w:p w14:paraId="724D1404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.9-4.7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205CD2D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3.6</w:t>
            </w:r>
          </w:p>
          <w:p w14:paraId="039CE43C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2.4-6.7)</w:t>
            </w:r>
          </w:p>
        </w:tc>
      </w:tr>
      <w:tr w:rsidR="00B42E65" w:rsidRPr="001D00D1" w14:paraId="467EB001" w14:textId="77777777" w:rsidTr="00B42E65">
        <w:trPr>
          <w:trHeight w:val="57"/>
        </w:trPr>
        <w:tc>
          <w:tcPr>
            <w:tcW w:w="1843" w:type="dxa"/>
            <w:shd w:val="clear" w:color="auto" w:fill="auto"/>
            <w:noWrap/>
            <w:vAlign w:val="center"/>
            <w:hideMark/>
          </w:tcPr>
          <w:p w14:paraId="6F9F4D29" w14:textId="77777777" w:rsidR="00B42E65" w:rsidRPr="001D00D1" w:rsidRDefault="00B42E65" w:rsidP="00B42E65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PRALINE</w:t>
            </w:r>
          </w:p>
        </w:tc>
        <w:tc>
          <w:tcPr>
            <w:tcW w:w="851" w:type="dxa"/>
            <w:shd w:val="clear" w:color="auto" w:fill="auto"/>
            <w:noWrap/>
            <w:vAlign w:val="center"/>
          </w:tcPr>
          <w:p w14:paraId="4D6017E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t>n/a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14:paraId="7A80E17C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D574E94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6.9</w:t>
            </w:r>
          </w:p>
          <w:p w14:paraId="596E5968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3.7-11.7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968DC38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5.5</w:t>
            </w:r>
          </w:p>
          <w:p w14:paraId="46D550B2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2.7-14.1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00859C5A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58" w:type="dxa"/>
            <w:shd w:val="clear" w:color="auto" w:fill="auto"/>
            <w:noWrap/>
            <w:vAlign w:val="center"/>
            <w:hideMark/>
          </w:tcPr>
          <w:p w14:paraId="20CBDA73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8.3</w:t>
            </w:r>
          </w:p>
          <w:p w14:paraId="478838A2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75.7-128.8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FF16F70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2.5</w:t>
            </w:r>
          </w:p>
          <w:p w14:paraId="7C4CEFE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79.7-139.1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2E9C776A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14:paraId="439DF925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3.6</w:t>
            </w:r>
          </w:p>
          <w:p w14:paraId="1E6BDFE7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2.1-4.7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B796421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3.9</w:t>
            </w:r>
          </w:p>
          <w:p w14:paraId="6B031D34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.9-9.1)</w:t>
            </w:r>
          </w:p>
        </w:tc>
        <w:tc>
          <w:tcPr>
            <w:tcW w:w="160" w:type="dxa"/>
            <w:shd w:val="clear" w:color="auto" w:fill="auto"/>
            <w:noWrap/>
            <w:vAlign w:val="center"/>
            <w:hideMark/>
          </w:tcPr>
          <w:p w14:paraId="71843E36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974" w:type="dxa"/>
            <w:shd w:val="clear" w:color="auto" w:fill="auto"/>
            <w:noWrap/>
            <w:vAlign w:val="center"/>
            <w:hideMark/>
          </w:tcPr>
          <w:p w14:paraId="7953943A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.7</w:t>
            </w:r>
          </w:p>
          <w:p w14:paraId="166A6398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7.7-20.6)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A7B6EB3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1.4</w:t>
            </w:r>
          </w:p>
          <w:p w14:paraId="3C529082" w14:textId="77777777" w:rsidR="00B42E65" w:rsidRPr="001D00D1" w:rsidRDefault="00B42E65" w:rsidP="00B42E65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9.5-20.9)</w:t>
            </w:r>
          </w:p>
        </w:tc>
      </w:tr>
      <w:tr w:rsidR="00B42E65" w:rsidRPr="001D00D1" w14:paraId="0FF91843" w14:textId="77777777" w:rsidTr="00B42E65">
        <w:trPr>
          <w:trHeight w:val="346"/>
        </w:trPr>
        <w:tc>
          <w:tcPr>
            <w:tcW w:w="12758" w:type="dxa"/>
            <w:gridSpan w:val="1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32FBF8" w14:textId="77777777" w:rsidR="00B42E65" w:rsidRPr="001D00D1" w:rsidRDefault="00B42E65" w:rsidP="00B42E65">
            <w:pPr>
              <w:rPr>
                <w:rFonts w:eastAsia="Times New Roman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 xml:space="preserve">Ref.: Reference, LPS concentration: whole blood samples were incubated for with lipopolysaccharide for 24 hours at 37°C. n/a: not available. * LPS was incubated for 4 hours, ∞ LPS was incubated for 6 hours, ª 1000 ng/ml LPS was used, </w:t>
            </w:r>
            <w:r w:rsidRPr="001D00D1">
              <w:rPr>
                <w:rFonts w:eastAsia="Times New Roman"/>
                <w:color w:val="000000"/>
                <w:sz w:val="18"/>
                <w:szCs w:val="18"/>
                <w:vertAlign w:val="superscript"/>
                <w:lang w:eastAsia="nl-NL"/>
              </w:rPr>
              <w:t xml:space="preserve">b </w:t>
            </w: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50000 ng/ml LPS was used.</w:t>
            </w:r>
          </w:p>
        </w:tc>
      </w:tr>
    </w:tbl>
    <w:p w14:paraId="48103A1C" w14:textId="67CCD49F" w:rsidR="00164DC4" w:rsidRPr="001D00D1" w:rsidRDefault="000E34AF" w:rsidP="00164DC4">
      <w:pPr>
        <w:rPr>
          <w:sz w:val="20"/>
          <w:szCs w:val="20"/>
        </w:rPr>
      </w:pPr>
      <w:r w:rsidRPr="001D00D1">
        <w:rPr>
          <w:b/>
          <w:sz w:val="20"/>
          <w:szCs w:val="20"/>
        </w:rPr>
        <w:t>Supplementary table 1A:</w:t>
      </w:r>
      <w:r w:rsidR="0011534D" w:rsidRPr="001D00D1">
        <w:rPr>
          <w:b/>
          <w:sz w:val="20"/>
          <w:szCs w:val="20"/>
        </w:rPr>
        <w:t xml:space="preserve"> </w:t>
      </w:r>
      <w:r w:rsidR="00EC4A96" w:rsidRPr="001D00D1">
        <w:rPr>
          <w:sz w:val="20"/>
          <w:szCs w:val="20"/>
        </w:rPr>
        <w:t>Crude</w:t>
      </w:r>
      <w:r w:rsidR="0011534D" w:rsidRPr="001D00D1">
        <w:rPr>
          <w:sz w:val="20"/>
          <w:szCs w:val="20"/>
        </w:rPr>
        <w:t xml:space="preserve"> cytokine production response values in men and women in the </w:t>
      </w:r>
      <w:r w:rsidR="000B2F89" w:rsidRPr="001D00D1">
        <w:rPr>
          <w:sz w:val="20"/>
          <w:szCs w:val="20"/>
        </w:rPr>
        <w:t>included</w:t>
      </w:r>
      <w:r w:rsidR="0011534D" w:rsidRPr="001D00D1">
        <w:rPr>
          <w:sz w:val="20"/>
          <w:szCs w:val="20"/>
        </w:rPr>
        <w:t xml:space="preserve"> study populations.</w:t>
      </w:r>
    </w:p>
    <w:p w14:paraId="3D0955E5" w14:textId="77777777" w:rsidR="0011534D" w:rsidRPr="001D00D1" w:rsidRDefault="0011534D" w:rsidP="00164DC4">
      <w:pPr>
        <w:rPr>
          <w:sz w:val="20"/>
          <w:szCs w:val="20"/>
        </w:rPr>
        <w:sectPr w:rsidR="0011534D" w:rsidRPr="001D00D1" w:rsidSect="00164DC4">
          <w:headerReference w:type="even" r:id="rId6"/>
          <w:headerReference w:type="default" r:id="rId7"/>
          <w:footerReference w:type="even" r:id="rId8"/>
          <w:footerReference w:type="default" r:id="rId9"/>
          <w:headerReference w:type="first" r:id="rId10"/>
          <w:footerReference w:type="first" r:id="rId11"/>
          <w:pgSz w:w="16820" w:h="11900" w:orient="landscape"/>
          <w:pgMar w:top="1417" w:right="1417" w:bottom="1417" w:left="1417" w:header="708" w:footer="708" w:gutter="0"/>
          <w:cols w:space="708"/>
          <w:docGrid w:linePitch="360"/>
        </w:sectPr>
      </w:pPr>
    </w:p>
    <w:tbl>
      <w:tblPr>
        <w:tblpPr w:leftFromText="141" w:rightFromText="141" w:vertAnchor="text" w:horzAnchor="page" w:tblpX="1592" w:tblpY="388"/>
        <w:tblOverlap w:val="never"/>
        <w:tblW w:w="12333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60"/>
        <w:gridCol w:w="850"/>
        <w:gridCol w:w="709"/>
        <w:gridCol w:w="1276"/>
        <w:gridCol w:w="1134"/>
        <w:gridCol w:w="160"/>
        <w:gridCol w:w="832"/>
        <w:gridCol w:w="850"/>
        <w:gridCol w:w="160"/>
        <w:gridCol w:w="1116"/>
        <w:gridCol w:w="1134"/>
        <w:gridCol w:w="160"/>
        <w:gridCol w:w="1116"/>
        <w:gridCol w:w="1276"/>
      </w:tblGrid>
      <w:tr w:rsidR="000E34AF" w:rsidRPr="001D00D1" w14:paraId="769A207E" w14:textId="77777777" w:rsidTr="000E34AF">
        <w:trPr>
          <w:trHeight w:val="57"/>
        </w:trPr>
        <w:tc>
          <w:tcPr>
            <w:tcW w:w="156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044ADC25" w14:textId="77777777" w:rsidR="000E34AF" w:rsidRPr="001D00D1" w:rsidRDefault="000E34AF" w:rsidP="000E34AF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lastRenderedPageBreak/>
              <w:t>Name study population</w:t>
            </w:r>
          </w:p>
        </w:tc>
        <w:tc>
          <w:tcPr>
            <w:tcW w:w="85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bottom"/>
          </w:tcPr>
          <w:p w14:paraId="46EC1B7B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t>Key ref. for methods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725AF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9214" w:type="dxa"/>
            <w:gridSpan w:val="11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9D88E9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 xml:space="preserve">Cytokine production </w:t>
            </w:r>
            <w:proofErr w:type="spellStart"/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>response</w:t>
            </w:r>
            <w:proofErr w:type="spellEnd"/>
          </w:p>
        </w:tc>
      </w:tr>
      <w:tr w:rsidR="000E34AF" w:rsidRPr="001D00D1" w14:paraId="0A233F33" w14:textId="77777777" w:rsidTr="000E34AF">
        <w:trPr>
          <w:trHeight w:val="57"/>
        </w:trPr>
        <w:tc>
          <w:tcPr>
            <w:tcW w:w="15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1DD776A" w14:textId="77777777" w:rsidR="000E34AF" w:rsidRPr="001D00D1" w:rsidRDefault="000E34AF" w:rsidP="000E34AF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bottom"/>
          </w:tcPr>
          <w:p w14:paraId="783AD7E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89953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241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19EBCD4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 xml:space="preserve">IL-1RA, </w:t>
            </w:r>
            <w:proofErr w:type="spellStart"/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>pg</w:t>
            </w:r>
            <w:proofErr w:type="spellEnd"/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>/ml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EC2EB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68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E488A29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 xml:space="preserve">IL-10, </w:t>
            </w:r>
            <w:proofErr w:type="spellStart"/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>pg</w:t>
            </w:r>
            <w:proofErr w:type="spellEnd"/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>/ml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92A19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225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F00EDCD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>IFN-</w:t>
            </w:r>
            <w:r w:rsidRPr="001D00D1">
              <w:rPr>
                <w:color w:val="000000"/>
                <w:sz w:val="18"/>
                <w:szCs w:val="18"/>
              </w:rPr>
              <w:t>γ</w:t>
            </w:r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 xml:space="preserve">, </w:t>
            </w:r>
            <w:proofErr w:type="spellStart"/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>pg</w:t>
            </w:r>
            <w:proofErr w:type="spellEnd"/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>/ml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FC0E4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239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E87C87E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  <w:lang w:val="fr-FR"/>
              </w:rPr>
              <w:t>GM-CSF</w:t>
            </w:r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 xml:space="preserve">, </w:t>
            </w:r>
            <w:proofErr w:type="spellStart"/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>pg</w:t>
            </w:r>
            <w:proofErr w:type="spellEnd"/>
            <w:r w:rsidRPr="001D00D1">
              <w:rPr>
                <w:rFonts w:eastAsia="Times New Roman"/>
                <w:color w:val="000000"/>
                <w:sz w:val="18"/>
                <w:szCs w:val="18"/>
                <w:lang w:val="fr-FR" w:eastAsia="nl-NL"/>
              </w:rPr>
              <w:t>/ml</w:t>
            </w:r>
          </w:p>
        </w:tc>
      </w:tr>
      <w:tr w:rsidR="000E34AF" w:rsidRPr="001D00D1" w14:paraId="4230759C" w14:textId="77777777" w:rsidTr="000E34AF">
        <w:trPr>
          <w:trHeight w:val="251"/>
        </w:trPr>
        <w:tc>
          <w:tcPr>
            <w:tcW w:w="15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53C4E90" w14:textId="77777777" w:rsidR="000E34AF" w:rsidRPr="001D00D1" w:rsidRDefault="000E34AF" w:rsidP="000E34AF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bottom"/>
          </w:tcPr>
          <w:p w14:paraId="759EA547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7931F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3EFB2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Wome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CDF349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n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05B4A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B2411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Wome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BD34F29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n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0871A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BB48F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Wome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B6A89B1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n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150E6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95C4D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Wome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856BA28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n</w:t>
            </w:r>
          </w:p>
        </w:tc>
      </w:tr>
      <w:tr w:rsidR="000E34AF" w:rsidRPr="001D00D1" w14:paraId="592BD3E1" w14:textId="77777777" w:rsidTr="000E34AF">
        <w:trPr>
          <w:trHeight w:val="57"/>
        </w:trPr>
        <w:tc>
          <w:tcPr>
            <w:tcW w:w="15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81CBCC9" w14:textId="77777777" w:rsidR="000E34AF" w:rsidRPr="001D00D1" w:rsidRDefault="000E34AF" w:rsidP="000E34AF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bottom"/>
          </w:tcPr>
          <w:p w14:paraId="6183401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709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D85E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LPS, ng/ml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5909A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dia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9C966ED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dian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E49B3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E02F7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dia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9247447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dian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DAAA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7860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dia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E3CB1F3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dian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38C2B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5461A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dia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D7F56A5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dian</w:t>
            </w:r>
          </w:p>
        </w:tc>
      </w:tr>
      <w:tr w:rsidR="000E34AF" w:rsidRPr="001D00D1" w14:paraId="6DFD0787" w14:textId="77777777" w:rsidTr="000E34AF">
        <w:trPr>
          <w:trHeight w:val="57"/>
        </w:trPr>
        <w:tc>
          <w:tcPr>
            <w:tcW w:w="15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16C33B6" w14:textId="77777777" w:rsidR="000E34AF" w:rsidRPr="001D00D1" w:rsidRDefault="000E34AF" w:rsidP="000E34AF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2F087FD8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709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1D5A2F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19A4D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IQR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D498CD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IQR)</w:t>
            </w:r>
          </w:p>
        </w:tc>
        <w:tc>
          <w:tcPr>
            <w:tcW w:w="1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DF6D71F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A7BA9F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IQR)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AF3111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IQR)</w:t>
            </w:r>
          </w:p>
        </w:tc>
        <w:tc>
          <w:tcPr>
            <w:tcW w:w="1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FA21B4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EBEFFF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IQR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630259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IQR)</w:t>
            </w:r>
          </w:p>
        </w:tc>
        <w:tc>
          <w:tcPr>
            <w:tcW w:w="1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5DDBCA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C5847C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IQR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787A6B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IQR)</w:t>
            </w:r>
          </w:p>
        </w:tc>
      </w:tr>
      <w:tr w:rsidR="000E34AF" w:rsidRPr="001D00D1" w14:paraId="4C2F169D" w14:textId="77777777" w:rsidTr="0011534D">
        <w:trPr>
          <w:trHeight w:val="57"/>
        </w:trPr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7BE1C7" w14:textId="74596332" w:rsidR="000E34AF" w:rsidRPr="001D00D1" w:rsidRDefault="000E34AF" w:rsidP="000E34AF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b/>
                <w:color w:val="000000"/>
                <w:sz w:val="18"/>
                <w:szCs w:val="18"/>
                <w:lang w:val="fr-FR" w:eastAsia="nl-NL"/>
              </w:rPr>
              <w:t>General population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9168C3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6CAFAC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9C211F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AF5F41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E614E9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BCEF61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385A0B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E347DD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48CA64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8947C0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928064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546EE6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</w:tr>
      <w:tr w:rsidR="000E34AF" w:rsidRPr="001D00D1" w14:paraId="34AB033F" w14:textId="77777777" w:rsidTr="000E34AF">
        <w:trPr>
          <w:trHeight w:val="57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3738E" w14:textId="77777777" w:rsidR="000E34AF" w:rsidRPr="001D00D1" w:rsidRDefault="000E34AF" w:rsidP="000E34AF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proofErr w:type="spellStart"/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yoage</w:t>
            </w:r>
            <w:proofErr w:type="spellEnd"/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 xml:space="preserve"> young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F4E55A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n/a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0F9492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C38DF1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26.6</w:t>
            </w:r>
          </w:p>
          <w:p w14:paraId="2D29156B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21.8-30.9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276C8F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34.3</w:t>
            </w:r>
          </w:p>
          <w:p w14:paraId="2F7C76C1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29.5-45.5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E4848E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BE2F8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5.2</w:t>
            </w:r>
          </w:p>
          <w:p w14:paraId="64311B43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4.8-6.6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EFCA68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6.7</w:t>
            </w:r>
          </w:p>
          <w:p w14:paraId="6C34D54A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5.2-8.6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E76C19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2ACA6E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2.4</w:t>
            </w:r>
          </w:p>
          <w:p w14:paraId="12A4C584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.4-8.8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3A0D7A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 xml:space="preserve">3.3 </w:t>
            </w:r>
          </w:p>
          <w:p w14:paraId="0C23E7D3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2.4-4.8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814FB6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DBCC96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0.13</w:t>
            </w:r>
          </w:p>
          <w:p w14:paraId="52447DAB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09-0.22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95E79C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0.16</w:t>
            </w:r>
          </w:p>
          <w:p w14:paraId="19E30106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09-0.28)</w:t>
            </w:r>
          </w:p>
        </w:tc>
      </w:tr>
      <w:tr w:rsidR="000E34AF" w:rsidRPr="001D00D1" w14:paraId="227DB417" w14:textId="77777777" w:rsidTr="000E34AF">
        <w:trPr>
          <w:trHeight w:val="57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846FB" w14:textId="77777777" w:rsidR="000E34AF" w:rsidRPr="001D00D1" w:rsidRDefault="000E34AF" w:rsidP="000E34AF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YN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B7BC6A" w14:textId="63CBD730" w:rsidR="000E34AF" w:rsidRPr="001D00D1" w:rsidRDefault="000E34AF" w:rsidP="004821C9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fldChar w:fldCharType="begin"/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 &lt;EndNote&gt;&lt;Cite&gt;&lt;Author&gt;de Craen&lt;/Author&gt;&lt;Year&gt;2005&lt;/Year&gt;&lt;RecNum&gt;1794&lt;/RecNum&gt;&lt;DisplayText&gt;[8]&lt;/DisplayText&gt;&lt;record&gt;&lt;rec-number&gt;1794&lt;/rec-number&gt;&lt;foreign-keys&gt;&lt;key app="EN" db-id="5axr5p2pl5x9x7ezezm5d05ip5wp5f5dwswp" timestamp="0"&gt;1794&lt;/key&gt;&lt;/foreign-keys&gt;&lt;ref-type name="Journal Article"&gt;17&lt;/ref-type&gt;&lt;contributors&gt;&lt;authors&gt;&lt;author&gt;de Craen, A. J.&lt;/author&gt;&lt;author&gt;Posthuma, D.&lt;/author&gt;&lt;author&gt;Remarque, E. J.&lt;/author&gt;&lt;author&gt;van den Biggelaar, A. H.&lt;/author&gt;&lt;author&gt;Westendorp, R. G.&lt;/author&gt;&lt;author&gt;Boomsma, D. I.&lt;/author&gt;&lt;/authors&gt;&lt;/contributors&gt;&lt;auth-address&gt;Section Gerontology and Geriatrics, Department of General Internal Medicine, Leiden University Medical Center, Leiden, Netherlands. A.J.M.de_Craen@lumc.nl&lt;/auth-address&gt;&lt;titles&gt;&lt;title&gt;Heritability estimates of innate immunity: an extended twin study&lt;/title&gt;&lt;secondary-title&gt;Genes Immun&lt;/secondary-title&gt;&lt;/titles&gt;&lt;pages&gt;167-70&lt;/pages&gt;&lt;volume&gt;6&lt;/volume&gt;&lt;number&gt;2&lt;/number&gt;&lt;edition&gt;2005/01/28&lt;/edition&gt;&lt;keywords&gt;&lt;keyword&gt;Adult&lt;/keyword&gt;&lt;keyword&gt;Cytokines/*genetics&lt;/keyword&gt;&lt;keyword&gt;Female&lt;/keyword&gt;&lt;keyword&gt;*Genetic Variation&lt;/keyword&gt;&lt;keyword&gt;Humans&lt;/keyword&gt;&lt;keyword&gt;Immunity, Innate/*genetics&lt;/keyword&gt;&lt;keyword&gt;Male&lt;/keyword&gt;&lt;keyword&gt;Twins, Dizygotic/genetics/immunology&lt;/keyword&gt;&lt;keyword&gt;Twins, Monozygotic/genetics/immunology&lt;/keyword&gt;&lt;/keywords&gt;&lt;dates&gt;&lt;year&gt;2005&lt;/year&gt;&lt;pub-dates&gt;&lt;date&gt;Mar&lt;/date&gt;&lt;/pub-dates&gt;&lt;/dates&gt;&lt;isbn&gt;1466-4879 (Print)&amp;#xD;1466-4879 (Linking)&lt;/isbn&gt;&lt;accession-num&gt;15674372&lt;/accession-num&gt;&lt;urls&gt;&lt;related-urls&gt;&lt;url&gt;http://www.ncbi.nlm.nih.gov/pubmed/15674372&lt;/url&gt;&lt;url&gt;http://www.nature.com/gene/journal/v6/n2/pdf/6364162a.pdf&lt;/url&gt;&lt;/related-urls&gt;&lt;/urls&gt;&lt;electronic-resource-num&gt;6364162 [pii]&amp;#xD;10.1038/sj.gene.6364162&lt;/electronic-resource-num&gt;&lt;language&gt;eng&lt;/language&gt;&lt;/record&gt;&lt;/Cite&gt;&lt;/EndNote&gt;</w:instrText>
            </w:r>
            <w:r w:rsidRPr="001D00D1">
              <w:rPr>
                <w:color w:val="000000"/>
                <w:sz w:val="18"/>
                <w:szCs w:val="18"/>
              </w:rPr>
              <w:fldChar w:fldCharType="separate"/>
            </w:r>
            <w:r w:rsidRPr="001D00D1">
              <w:rPr>
                <w:noProof/>
                <w:color w:val="000000"/>
                <w:sz w:val="18"/>
                <w:szCs w:val="18"/>
              </w:rPr>
              <w:t>[</w:t>
            </w:r>
            <w:hyperlink w:anchor="_ENREF_8" w:tooltip="de Craen, 2005 #1794" w:history="1">
              <w:r w:rsidR="004821C9">
                <w:rPr>
                  <w:noProof/>
                  <w:color w:val="000000"/>
                  <w:sz w:val="18"/>
                  <w:szCs w:val="18"/>
                </w:rPr>
                <w:t>9</w:t>
              </w:r>
            </w:hyperlink>
            <w:r w:rsidRPr="001D00D1">
              <w:rPr>
                <w:noProof/>
                <w:color w:val="000000"/>
                <w:sz w:val="18"/>
                <w:szCs w:val="18"/>
              </w:rPr>
              <w:t>]</w:t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3EEF2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0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B29BD9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31.4</w:t>
            </w:r>
          </w:p>
          <w:p w14:paraId="7E1196D1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24.9-38.9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D3B89B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32.9</w:t>
            </w:r>
          </w:p>
          <w:p w14:paraId="6C5DBC57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26.0-39.9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0F51FC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C91E77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2.3</w:t>
            </w:r>
          </w:p>
          <w:p w14:paraId="07A2A6FB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.9-3.0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ECA64E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2.2</w:t>
            </w:r>
          </w:p>
          <w:p w14:paraId="62B4BDE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.8-2.7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E5156A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735195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0DA54F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8B9BEB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E96682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0E3E6D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</w:tr>
      <w:tr w:rsidR="000E34AF" w:rsidRPr="001D00D1" w14:paraId="20897573" w14:textId="77777777" w:rsidTr="000E34AF">
        <w:trPr>
          <w:trHeight w:val="57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29DB0" w14:textId="77777777" w:rsidR="000E34AF" w:rsidRPr="001D00D1" w:rsidRDefault="000E34AF" w:rsidP="000E34AF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eningitis relative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183FC8" w14:textId="1E0B350A" w:rsidR="000E34AF" w:rsidRPr="001D00D1" w:rsidRDefault="000E34AF" w:rsidP="004821C9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XZXN0ZW5kb3JwPC9BdXRob3I+PFllYXI+MTk5NzwvWWVh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XZXN0ZW5kb3JwPC9BdXRob3I+PFllYXI+MTk5NzwvWWVh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.DATA  </w:instrText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separate"/>
            </w:r>
            <w:r w:rsidRPr="001D00D1">
              <w:rPr>
                <w:noProof/>
                <w:color w:val="000000"/>
                <w:sz w:val="18"/>
                <w:szCs w:val="18"/>
              </w:rPr>
              <w:t>[</w:t>
            </w:r>
            <w:hyperlink w:anchor="_ENREF_9" w:tooltip="Westendorp, 1997 #860" w:history="1">
              <w:r w:rsidR="004821C9">
                <w:rPr>
                  <w:noProof/>
                  <w:color w:val="000000"/>
                  <w:sz w:val="18"/>
                  <w:szCs w:val="18"/>
                </w:rPr>
                <w:t>10</w:t>
              </w:r>
            </w:hyperlink>
            <w:r w:rsidRPr="001D00D1">
              <w:rPr>
                <w:noProof/>
                <w:color w:val="000000"/>
                <w:sz w:val="18"/>
                <w:szCs w:val="18"/>
              </w:rPr>
              <w:t>]</w:t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3A323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A65A7E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EA796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3F3D68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2376FA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2.2</w:t>
            </w:r>
          </w:p>
          <w:p w14:paraId="1D983781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.6-3.1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960BCE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2.8</w:t>
            </w:r>
          </w:p>
          <w:p w14:paraId="5E4FC3A9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.6-3.9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1224E7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1E8B16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CA844F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42C92D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2CB49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17E3C3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</w:tr>
      <w:tr w:rsidR="000E34AF" w:rsidRPr="001D00D1" w14:paraId="2CBA4A37" w14:textId="77777777" w:rsidTr="000E34AF">
        <w:trPr>
          <w:trHeight w:val="57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B8CCD" w14:textId="77777777" w:rsidR="000E34AF" w:rsidRPr="001D00D1" w:rsidRDefault="000E34AF" w:rsidP="000E34AF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S-SLE relative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056E03" w14:textId="2EFE89FD" w:rsidR="000E34AF" w:rsidRPr="001D00D1" w:rsidRDefault="000E34AF" w:rsidP="004821C9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kZSBKb25nPC9BdXRob3I+PFllYXI+MjAwMjwvWWVhcj48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kZSBKb25nPC9BdXRob3I+PFllYXI+MjAwMjwvWWVhcj48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.DATA  </w:instrText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separate"/>
            </w:r>
            <w:r w:rsidRPr="001D00D1">
              <w:rPr>
                <w:noProof/>
                <w:color w:val="000000"/>
                <w:sz w:val="18"/>
                <w:szCs w:val="18"/>
              </w:rPr>
              <w:t>[</w:t>
            </w:r>
            <w:hyperlink w:anchor="_ENREF_11" w:tooltip="de Jong, 2002 #1016" w:history="1">
              <w:r w:rsidRPr="001D00D1">
                <w:rPr>
                  <w:noProof/>
                  <w:color w:val="000000"/>
                  <w:sz w:val="18"/>
                  <w:szCs w:val="18"/>
                </w:rPr>
                <w:t>1</w:t>
              </w:r>
            </w:hyperlink>
            <w:r w:rsidR="004821C9">
              <w:rPr>
                <w:noProof/>
                <w:color w:val="000000"/>
                <w:sz w:val="18"/>
                <w:szCs w:val="18"/>
              </w:rPr>
              <w:t>2</w:t>
            </w:r>
            <w:r w:rsidRPr="001D00D1">
              <w:rPr>
                <w:noProof/>
                <w:color w:val="000000"/>
                <w:sz w:val="18"/>
                <w:szCs w:val="18"/>
              </w:rPr>
              <w:t>]</w:t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5A4541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1F921F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7.0</w:t>
            </w:r>
          </w:p>
          <w:p w14:paraId="6435A25A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1.8-27.5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A23088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9.6</w:t>
            </w:r>
          </w:p>
          <w:p w14:paraId="012CC972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2.9-29.1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38CD97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33F604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.1</w:t>
            </w:r>
          </w:p>
          <w:p w14:paraId="6871ECD3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7-1.5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975C6D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.2</w:t>
            </w:r>
          </w:p>
          <w:p w14:paraId="4AC1B284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8-1.6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EA419B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E38E01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CBAD21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BDB2FD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88723E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93A8AA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</w:tr>
      <w:tr w:rsidR="000E34AF" w:rsidRPr="001D00D1" w14:paraId="0AD33A50" w14:textId="77777777" w:rsidTr="000E34AF">
        <w:trPr>
          <w:trHeight w:val="57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DEC43" w14:textId="77777777" w:rsidR="000E34AF" w:rsidRPr="001D00D1" w:rsidRDefault="000E34AF" w:rsidP="000E34AF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Ghan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1D765E" w14:textId="76008214" w:rsidR="000E34AF" w:rsidRPr="001D00D1" w:rsidRDefault="000E34AF" w:rsidP="004821C9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fldChar w:fldCharType="begin"/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 &lt;EndNote&gt;&lt;Cite&gt;&lt;Author&gt;May&lt;/Author&gt;&lt;Year&gt;2009&lt;/Year&gt;&lt;RecNum&gt;703&lt;/RecNum&gt;&lt;DisplayText&gt;[44]&lt;/DisplayText&gt;&lt;record&gt;&lt;rec-number&gt;703&lt;/rec-number&gt;&lt;foreign-keys&gt;&lt;key app="EN" db-id="5axr5p2pl5x9x7ezezm5d05ip5wp5f5dwswp" timestamp="0"&gt;703&lt;/key&gt;&lt;/foreign-keys&gt;&lt;ref-type name="Journal Article"&gt;17&lt;/ref-type&gt;&lt;contributors&gt;&lt;authors&gt;&lt;author&gt;May, L.&lt;/author&gt;&lt;author&gt;van Bodegom, D.&lt;/author&gt;&lt;author&gt;Kuningas, M.&lt;/author&gt;&lt;author&gt;Meij, J. J.&lt;/author&gt;&lt;author&gt;de Craen, A. J.&lt;/author&gt;&lt;author&gt;Frolich, M.&lt;/author&gt;&lt;author&gt;Westendorp, R. G.&lt;/author&gt;&lt;/authors&gt;&lt;/contributors&gt;&lt;auth-address&gt;Department of Gerontology &amp;amp; Geriatrics C2-R, Leiden University Medical Center, P.O. Box 9600, 2300 RC Leiden, The Netherlands. l.may@lumc.nl&lt;/auth-address&gt;&lt;titles&gt;&lt;title&gt;Performance of the whole-blood stimulation assay for assessing innate immune activation under field conditions&lt;/title&gt;&lt;secondary-title&gt;Cytokine&lt;/secondary-title&gt;&lt;/titles&gt;&lt;pages&gt;184-9&lt;/pages&gt;&lt;volume&gt;45&lt;/volume&gt;&lt;number&gt;3&lt;/number&gt;&lt;edition&gt;2009/02/03&lt;/edition&gt;&lt;keywords&gt;&lt;keyword&gt;Aged, 80 and over&lt;/keyword&gt;&lt;keyword&gt;*Blood&lt;/keyword&gt;&lt;keyword&gt;Cytokines/*biosynthesis&lt;/keyword&gt;&lt;keyword&gt;Ghana&lt;/keyword&gt;&lt;keyword&gt;Humans&lt;/keyword&gt;&lt;keyword&gt;Immunity, Innate/*immunology&lt;/keyword&gt;&lt;keyword&gt;Interleukin-10/*biosynthesis&lt;/keyword&gt;&lt;keyword&gt;Laboratories&lt;/keyword&gt;&lt;keyword&gt;Lipopolysaccharides/pharmacology&lt;/keyword&gt;&lt;keyword&gt;Netherlands&lt;/keyword&gt;&lt;keyword&gt;Reproducibility of Results&lt;/keyword&gt;&lt;keyword&gt;Specimen Handling/*methods&lt;/keyword&gt;&lt;keyword&gt;Toll-Like Receptors/agonists/*immunology&lt;/keyword&gt;&lt;keyword&gt;Tumor Necrosis Factor-alpha/*biosynthesis&lt;/keyword&gt;&lt;/keywords&gt;&lt;dates&gt;&lt;year&gt;2009&lt;/year&gt;&lt;pub-dates&gt;&lt;date&gt;Mar&lt;/date&gt;&lt;/pub-dates&gt;&lt;/dates&gt;&lt;isbn&gt;1096-0023 (Electronic)&amp;#xD;1043-4666 (Linking)&lt;/isbn&gt;&lt;accession-num&gt;19185506&lt;/accession-num&gt;&lt;urls&gt;&lt;related-urls&gt;&lt;url&gt;http://www.ncbi.nlm.nih.gov/pubmed/19185506&lt;/url&gt;&lt;/related-urls&gt;&lt;/urls&gt;&lt;electronic-resource-num&gt;S1043-4666(08)00836-3 [pii]&amp;#xD;10.1016/j.cyto.2008.12.010&lt;/electronic-resource-num&gt;&lt;language&gt;eng&lt;/language&gt;&lt;/record&gt;&lt;/Cite&gt;&lt;/EndNote&gt;</w:instrText>
            </w:r>
            <w:r w:rsidRPr="001D00D1">
              <w:rPr>
                <w:color w:val="000000"/>
                <w:sz w:val="18"/>
                <w:szCs w:val="18"/>
              </w:rPr>
              <w:fldChar w:fldCharType="separate"/>
            </w:r>
            <w:r w:rsidRPr="001D00D1">
              <w:rPr>
                <w:noProof/>
                <w:color w:val="000000"/>
                <w:sz w:val="18"/>
                <w:szCs w:val="18"/>
              </w:rPr>
              <w:t>[</w:t>
            </w:r>
            <w:hyperlink w:anchor="_ENREF_44" w:tooltip="May, 2009 #703" w:history="1">
              <w:r w:rsidRPr="001D00D1">
                <w:rPr>
                  <w:noProof/>
                  <w:color w:val="000000"/>
                  <w:sz w:val="18"/>
                  <w:szCs w:val="18"/>
                </w:rPr>
                <w:t>4</w:t>
              </w:r>
            </w:hyperlink>
            <w:r w:rsidR="004821C9">
              <w:rPr>
                <w:noProof/>
                <w:color w:val="000000"/>
                <w:sz w:val="18"/>
                <w:szCs w:val="18"/>
              </w:rPr>
              <w:t>7</w:t>
            </w:r>
            <w:r w:rsidRPr="001D00D1">
              <w:rPr>
                <w:noProof/>
                <w:color w:val="000000"/>
                <w:sz w:val="18"/>
                <w:szCs w:val="18"/>
              </w:rPr>
              <w:t>]</w:t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2DE8C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308F14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EDD399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DB6C8D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E01A24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3.6</w:t>
            </w:r>
          </w:p>
          <w:p w14:paraId="1457A468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2.2-4.8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4AEEA5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4.1</w:t>
            </w:r>
          </w:p>
          <w:p w14:paraId="32B1E0A5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2.4-6.1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03F654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0DD86F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2.7</w:t>
            </w:r>
          </w:p>
          <w:p w14:paraId="4A34E96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.7-3.7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E9D38D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2.6</w:t>
            </w:r>
          </w:p>
          <w:p w14:paraId="2765B399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.8-3.7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A7B34D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9645B9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FD9F4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</w:tr>
      <w:tr w:rsidR="000E34AF" w:rsidRPr="001D00D1" w14:paraId="02DD2CBB" w14:textId="77777777" w:rsidTr="000E34AF">
        <w:trPr>
          <w:trHeight w:val="57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0BD4B" w14:textId="77777777" w:rsidR="000E34AF" w:rsidRPr="001D00D1" w:rsidRDefault="000E34AF" w:rsidP="000E34AF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AN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1AC2DB" w14:textId="0C8B2AEF" w:rsidR="000E34AF" w:rsidRPr="001D00D1" w:rsidRDefault="000E34AF" w:rsidP="004821C9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fldChar w:fldCharType="begin"/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 &lt;EndNote&gt;&lt;Cite&gt;&lt;Author&gt;de Craen&lt;/Author&gt;&lt;Year&gt;2005&lt;/Year&gt;&lt;RecNum&gt;1794&lt;/RecNum&gt;&lt;DisplayText&gt;[8]&lt;/DisplayText&gt;&lt;record&gt;&lt;rec-number&gt;1794&lt;/rec-number&gt;&lt;foreign-keys&gt;&lt;key app="EN" db-id="5axr5p2pl5x9x7ezezm5d05ip5wp5f5dwswp" timestamp="0"&gt;1794&lt;/key&gt;&lt;/foreign-keys&gt;&lt;ref-type name="Journal Article"&gt;17&lt;/ref-type&gt;&lt;contributors&gt;&lt;authors&gt;&lt;author&gt;de Craen, A. J.&lt;/author&gt;&lt;author&gt;Posthuma, D.&lt;/author&gt;&lt;author&gt;Remarque, E. J.&lt;/author&gt;&lt;author&gt;van den Biggelaar, A. H.&lt;/author&gt;&lt;author&gt;Westendorp, R. G.&lt;/author&gt;&lt;author&gt;Boomsma, D. I.&lt;/author&gt;&lt;/authors&gt;&lt;/contributors&gt;&lt;auth-address&gt;Section Gerontology and Geriatrics, Department of General Internal Medicine, Leiden University Medical Center, Leiden, Netherlands. A.J.M.de_Craen@lumc.nl&lt;/auth-address&gt;&lt;titles&gt;&lt;title&gt;Heritability estimates of innate immunity: an extended twin study&lt;/title&gt;&lt;secondary-title&gt;Genes Immun&lt;/secondary-title&gt;&lt;/titles&gt;&lt;pages&gt;167-70&lt;/pages&gt;&lt;volume&gt;6&lt;/volume&gt;&lt;number&gt;2&lt;/number&gt;&lt;edition&gt;2005/01/28&lt;/edition&gt;&lt;keywords&gt;&lt;keyword&gt;Adult&lt;/keyword&gt;&lt;keyword&gt;Cytokines/*genetics&lt;/keyword&gt;&lt;keyword&gt;Female&lt;/keyword&gt;&lt;keyword&gt;*Genetic Variation&lt;/keyword&gt;&lt;keyword&gt;Humans&lt;/keyword&gt;&lt;keyword&gt;Immunity, Innate/*genetics&lt;/keyword&gt;&lt;keyword&gt;Male&lt;/keyword&gt;&lt;keyword&gt;Twins, Dizygotic/genetics/immunology&lt;/keyword&gt;&lt;keyword&gt;Twins, Monozygotic/genetics/immunology&lt;/keyword&gt;&lt;/keywords&gt;&lt;dates&gt;&lt;year&gt;2005&lt;/year&gt;&lt;pub-dates&gt;&lt;date&gt;Mar&lt;/date&gt;&lt;/pub-dates&gt;&lt;/dates&gt;&lt;isbn&gt;1466-4879 (Print)&amp;#xD;1466-4879 (Linking)&lt;/isbn&gt;&lt;accession-num&gt;15674372&lt;/accession-num&gt;&lt;urls&gt;&lt;related-urls&gt;&lt;url&gt;http://www.ncbi.nlm.nih.gov/pubmed/15674372&lt;/url&gt;&lt;url&gt;http://www.nature.com/gene/journal/v6/n2/pdf/6364162a.pdf&lt;/url&gt;&lt;/related-urls&gt;&lt;/urls&gt;&lt;electronic-resource-num&gt;6364162 [pii]&amp;#xD;10.1038/sj.gene.6364162&lt;/electronic-resource-num&gt;&lt;language&gt;eng&lt;/language&gt;&lt;/record&gt;&lt;/Cite&gt;&lt;/EndNote&gt;</w:instrText>
            </w:r>
            <w:r w:rsidRPr="001D00D1">
              <w:rPr>
                <w:color w:val="000000"/>
                <w:sz w:val="18"/>
                <w:szCs w:val="18"/>
              </w:rPr>
              <w:fldChar w:fldCharType="separate"/>
            </w:r>
            <w:r w:rsidRPr="001D00D1">
              <w:rPr>
                <w:noProof/>
                <w:color w:val="000000"/>
                <w:sz w:val="18"/>
                <w:szCs w:val="18"/>
              </w:rPr>
              <w:t>[</w:t>
            </w:r>
            <w:hyperlink w:anchor="_ENREF_8" w:tooltip="de Craen, 2005 #1794" w:history="1">
              <w:r w:rsidR="004821C9">
                <w:rPr>
                  <w:noProof/>
                  <w:color w:val="000000"/>
                  <w:sz w:val="18"/>
                  <w:szCs w:val="18"/>
                </w:rPr>
                <w:t>9</w:t>
              </w:r>
            </w:hyperlink>
            <w:r w:rsidRPr="001D00D1">
              <w:rPr>
                <w:noProof/>
                <w:color w:val="000000"/>
                <w:sz w:val="18"/>
                <w:szCs w:val="18"/>
              </w:rPr>
              <w:t>]</w:t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238E2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0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3CEA1A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35.4</w:t>
            </w:r>
          </w:p>
          <w:p w14:paraId="34EDC388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27.8-41.8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731B5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33.6</w:t>
            </w:r>
          </w:p>
          <w:p w14:paraId="7AEB9CE8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29.0-39.3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EF701C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ACB783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2.1</w:t>
            </w:r>
          </w:p>
          <w:p w14:paraId="5C091885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.7-2.5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FE90F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.9</w:t>
            </w:r>
          </w:p>
          <w:p w14:paraId="380B333C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.5-2.6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B95BCA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0329CE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677A02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C08514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BE45C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86CFC2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</w:tr>
      <w:tr w:rsidR="000E34AF" w:rsidRPr="001D00D1" w14:paraId="57D390E4" w14:textId="77777777" w:rsidTr="000E34AF">
        <w:trPr>
          <w:trHeight w:val="438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9C0F2" w14:textId="77777777" w:rsidR="000E34AF" w:rsidRPr="001D00D1" w:rsidRDefault="000E34AF" w:rsidP="000E34AF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LL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3BFAE7" w14:textId="51FADB6E" w:rsidR="000E34AF" w:rsidRPr="001D00D1" w:rsidRDefault="000E34AF" w:rsidP="004821C9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fldChar w:fldCharType="begin"/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 &lt;EndNote&gt;&lt;Cite&gt;&lt;Author&gt;Beenakker&lt;/Author&gt;&lt;Year&gt;2013&lt;/Year&gt;&lt;RecNum&gt;2142&lt;/RecNum&gt;&lt;DisplayText&gt;[31]&lt;/DisplayText&gt;&lt;record&gt;&lt;rec-number&gt;2142&lt;/rec-number&gt;&lt;foreign-keys&gt;&lt;key app="EN" db-id="5axr5p2pl5x9x7ezezm5d05ip5wp5f5dwswp" timestamp="0"&gt;2142&lt;/key&gt;&lt;/foreign-keys&gt;&lt;ref-type name="Journal Article"&gt;17&lt;/ref-type&gt;&lt;contributors&gt;&lt;authors&gt;&lt;author&gt;Beenakker, K. G.&lt;/author&gt;&lt;author&gt;Westendorp, R. G.&lt;/author&gt;&lt;author&gt;de Craen, A. J.&lt;/author&gt;&lt;author&gt;Slagboom, P. E.&lt;/author&gt;&lt;author&gt;van Heemst, D.&lt;/author&gt;&lt;author&gt;Maier, A. B.&lt;/author&gt;&lt;/authors&gt;&lt;/contributors&gt;&lt;auth-address&gt;Department of Gerontology and Geriatrics, Leiden University Medical Center, Leiden, the Netherlands.&lt;/auth-address&gt;&lt;titles&gt;&lt;title&gt;Pro-inflammatory capacity of classically activated monocytes relates positively to muscle mass and strength&lt;/title&gt;&lt;secondary-title&gt;Aging Cell&lt;/secondary-title&gt;&lt;alt-title&gt;Aging cell&lt;/alt-title&gt;&lt;/titles&gt;&lt;pages&gt;682-9&lt;/pages&gt;&lt;volume&gt;12&lt;/volume&gt;&lt;number&gt;4&lt;/number&gt;&lt;dates&gt;&lt;year&gt;2013&lt;/year&gt;&lt;pub-dates&gt;&lt;date&gt;Aug&lt;/date&gt;&lt;/pub-dates&gt;&lt;/dates&gt;&lt;isbn&gt;1474-9726 (Electronic)&amp;#xD;1474-9718 (Linking)&lt;/isbn&gt;&lt;accession-num&gt;23621451&lt;/accession-num&gt;&lt;urls&gt;&lt;related-urls&gt;&lt;url&gt;http://www.ncbi.nlm.nih.gov/pubmed/23621451&lt;/url&gt;&lt;url&gt;http://onlinelibrary.wiley.com/store/10.1111/acel.12095/asset/acel12095.pdf?v=1&amp;amp;t=hn5nxay1&amp;amp;s=a05400de6c478e5dc63ec213238034c0407edbd0&lt;/url&gt;&lt;/related-urls&gt;&lt;/urls&gt;&lt;electronic-resource-num&gt;10.1111/acel.12095&lt;/electronic-resource-num&gt;&lt;/record&gt;&lt;/Cite&gt;&lt;/EndNote&gt;</w:instrText>
            </w:r>
            <w:r w:rsidRPr="001D00D1">
              <w:rPr>
                <w:color w:val="000000"/>
                <w:sz w:val="18"/>
                <w:szCs w:val="18"/>
              </w:rPr>
              <w:fldChar w:fldCharType="separate"/>
            </w:r>
            <w:r w:rsidRPr="001D00D1">
              <w:rPr>
                <w:noProof/>
                <w:color w:val="000000"/>
                <w:sz w:val="18"/>
                <w:szCs w:val="18"/>
              </w:rPr>
              <w:t>[</w:t>
            </w:r>
            <w:hyperlink w:anchor="_ENREF_31" w:tooltip="Beenakker, 2013 #2142" w:history="1">
              <w:r w:rsidRPr="001D00D1">
                <w:rPr>
                  <w:noProof/>
                  <w:color w:val="000000"/>
                  <w:sz w:val="18"/>
                  <w:szCs w:val="18"/>
                </w:rPr>
                <w:t>3</w:t>
              </w:r>
            </w:hyperlink>
            <w:r w:rsidR="004821C9">
              <w:rPr>
                <w:noProof/>
                <w:color w:val="000000"/>
                <w:sz w:val="18"/>
                <w:szCs w:val="18"/>
              </w:rPr>
              <w:t>3</w:t>
            </w:r>
            <w:r w:rsidRPr="001D00D1">
              <w:rPr>
                <w:noProof/>
                <w:color w:val="000000"/>
                <w:sz w:val="18"/>
                <w:szCs w:val="18"/>
              </w:rPr>
              <w:t>]</w:t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54B8F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00660C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60.4</w:t>
            </w:r>
          </w:p>
          <w:p w14:paraId="0D579D93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49.4-77.2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44C141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68.9</w:t>
            </w:r>
          </w:p>
          <w:p w14:paraId="69B6C4EF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52.5-88.8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ADFB7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93BFC4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4.3</w:t>
            </w:r>
          </w:p>
          <w:p w14:paraId="1330B85E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3.2-5.4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1DB2C8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4.3</w:t>
            </w:r>
          </w:p>
          <w:p w14:paraId="41608B2E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3.2-5.7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C84C76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2A2229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.7</w:t>
            </w:r>
          </w:p>
          <w:p w14:paraId="156D49D3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8-4.1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B5EFB5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.8</w:t>
            </w:r>
          </w:p>
          <w:p w14:paraId="0AB9B43F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6-4.7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447EED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C5F9C1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0.15</w:t>
            </w:r>
            <w:r w:rsidRPr="001D00D1">
              <w:rPr>
                <w:rFonts w:eastAsia="Times New Roman"/>
                <w:color w:val="000000"/>
                <w:sz w:val="18"/>
                <w:szCs w:val="18"/>
                <w:vertAlign w:val="superscript"/>
                <w:lang w:eastAsia="nl-NL"/>
              </w:rPr>
              <w:t>b</w:t>
            </w:r>
          </w:p>
          <w:p w14:paraId="450B28AB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09-0.29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2413DE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0.11</w:t>
            </w:r>
            <w:r w:rsidRPr="001D00D1">
              <w:rPr>
                <w:rFonts w:eastAsia="Times New Roman"/>
                <w:color w:val="000000"/>
                <w:sz w:val="18"/>
                <w:szCs w:val="18"/>
                <w:vertAlign w:val="superscript"/>
                <w:lang w:eastAsia="nl-NL"/>
              </w:rPr>
              <w:t>b</w:t>
            </w:r>
          </w:p>
          <w:p w14:paraId="7B1B0D2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07-0.20)</w:t>
            </w:r>
          </w:p>
        </w:tc>
      </w:tr>
      <w:tr w:rsidR="000E34AF" w:rsidRPr="001D00D1" w14:paraId="52272F5A" w14:textId="77777777" w:rsidTr="000E34AF">
        <w:trPr>
          <w:trHeight w:val="452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A55DD" w14:textId="77777777" w:rsidR="000E34AF" w:rsidRPr="001D00D1" w:rsidRDefault="000E34AF" w:rsidP="000E34AF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proofErr w:type="spellStart"/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yoage</w:t>
            </w:r>
            <w:proofErr w:type="spellEnd"/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 xml:space="preserve"> old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6CF3BA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t>n/a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EE463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1C7E2E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25.4</w:t>
            </w:r>
          </w:p>
          <w:p w14:paraId="2621B136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20.4-31.3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9819E3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37.0</w:t>
            </w:r>
          </w:p>
          <w:p w14:paraId="67261F49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25.7-43.8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8B1D3E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EDB8AD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5.0</w:t>
            </w:r>
          </w:p>
          <w:p w14:paraId="1DD2A6EE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3.6-7.6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5AC962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5.3</w:t>
            </w:r>
          </w:p>
          <w:p w14:paraId="76EC9508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4.0-7.2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1E4B57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3D372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.6</w:t>
            </w:r>
          </w:p>
          <w:p w14:paraId="4D789D77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7-2.6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3DCC14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.4</w:t>
            </w:r>
          </w:p>
          <w:p w14:paraId="08CAD9AF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.0-2.7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0DCDD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9D8A17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0.09</w:t>
            </w:r>
          </w:p>
          <w:p w14:paraId="23C772EB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06-0.14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905DB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0.07</w:t>
            </w:r>
          </w:p>
          <w:p w14:paraId="7E670B3D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04-0.09)</w:t>
            </w:r>
          </w:p>
        </w:tc>
      </w:tr>
      <w:tr w:rsidR="000E34AF" w:rsidRPr="001D00D1" w14:paraId="6FE6F333" w14:textId="77777777" w:rsidTr="000E34AF">
        <w:trPr>
          <w:trHeight w:val="57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063D7" w14:textId="77777777" w:rsidR="000E34AF" w:rsidRPr="001D00D1" w:rsidRDefault="000E34AF" w:rsidP="000E34AF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PROSPE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130845" w14:textId="1FC0E52D" w:rsidR="000E34AF" w:rsidRPr="001D00D1" w:rsidRDefault="000E34AF" w:rsidP="004821C9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fldChar w:fldCharType="begin"/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 &lt;EndNote&gt;&lt;Cite&gt;&lt;Author&gt;Trompet&lt;/Author&gt;&lt;Year&gt;2009&lt;/Year&gt;&lt;RecNum&gt;1823&lt;/RecNum&gt;&lt;DisplayText&gt;[45]&lt;/DisplayText&gt;&lt;record&gt;&lt;rec-number&gt;1823&lt;/rec-number&gt;&lt;foreign-keys&gt;&lt;key app="EN" db-id="5axr5p2pl5x9x7ezezm5d05ip5wp5f5dwswp" timestamp="0"&gt;1823&lt;/key&gt;&lt;/foreign-keys&gt;&lt;ref-type name="Journal Article"&gt;17&lt;/ref-type&gt;&lt;contributors&gt;&lt;authors&gt;&lt;author&gt;Trompet, S.&lt;/author&gt;&lt;author&gt;de Craen, A. J.&lt;/author&gt;&lt;author&gt;Mooijaart, S.&lt;/author&gt;&lt;author&gt;Stott, D. J.&lt;/author&gt;&lt;author&gt;Ford, I.&lt;/author&gt;&lt;author&gt;Sattar, N.&lt;/author&gt;&lt;author&gt;Jukema, W.&lt;/author&gt;&lt;author&gt;Westendorp, R. G.&lt;/author&gt;&lt;/authors&gt;&lt;/contributors&gt;&lt;auth-address&gt;Authors&amp;apos; Affiliations: Departments of Gerontology and Geriatrics, and Cardiology, Leiden University Medical Center, Leiden, the Netherlands; Durrer Center for Cardiogenetic Research, Amsterdam, the Netherlands; Department of Geriatric Medicine, Robertson Centre for Biostatistics, and British Heart Foundation Glasgow Cardiovascular Research Centre, Faculty of Medicine, University of Glasgow, Glasgow, Scotland; and Netherlands Consortium of Healthy Ageing, Leiden, the Netherlands.&lt;/auth-address&gt;&lt;titles&gt;&lt;title&gt;High Innate Production Capacity of Proinflammatory Cytokines Increases Risk for Death from Cancer: Results of the PROSPER Study&lt;/title&gt;&lt;secondary-title&gt;Clin Cancer Res&lt;/secondary-title&gt;&lt;/titles&gt;&lt;pages&gt;7744-7748&lt;/pages&gt;&lt;volume&gt;15&lt;/volume&gt;&lt;number&gt;24&lt;/number&gt;&lt;edition&gt;2009/12/10&lt;/edition&gt;&lt;dates&gt;&lt;year&gt;2009&lt;/year&gt;&lt;pub-dates&gt;&lt;date&gt;Dec 15&lt;/date&gt;&lt;/pub-dates&gt;&lt;/dates&gt;&lt;isbn&gt;1078-0432 (Electronic)&amp;#xD;1078-0432 (Linking)&lt;/isbn&gt;&lt;accession-num&gt;19996221&lt;/accession-num&gt;&lt;urls&gt;&lt;related-urls&gt;&lt;url&gt;http://www.ncbi.nlm.nih.gov/pubmed/19996221&lt;/url&gt;&lt;url&gt;http://clincancerres.aacrjournals.org/content/15/24/7744.full.pdf&lt;/url&gt;&lt;/related-urls&gt;&lt;/urls&gt;&lt;electronic-resource-num&gt;1078-0432.CCR-09-2152 [pii]&amp;#xD;10.1158/1078-0432.CCR-09-2152&lt;/electronic-resource-num&gt;&lt;language&gt;Eng&lt;/language&gt;&lt;/record&gt;&lt;/Cite&gt;&lt;/EndNote&gt;</w:instrText>
            </w:r>
            <w:r w:rsidRPr="001D00D1">
              <w:rPr>
                <w:color w:val="000000"/>
                <w:sz w:val="18"/>
                <w:szCs w:val="18"/>
              </w:rPr>
              <w:fldChar w:fldCharType="separate"/>
            </w:r>
            <w:r w:rsidRPr="001D00D1">
              <w:rPr>
                <w:noProof/>
                <w:color w:val="000000"/>
                <w:sz w:val="18"/>
                <w:szCs w:val="18"/>
              </w:rPr>
              <w:t>[</w:t>
            </w:r>
            <w:hyperlink w:anchor="_ENREF_45" w:tooltip="Trompet, 2009 #1823" w:history="1">
              <w:r w:rsidRPr="001D00D1">
                <w:rPr>
                  <w:noProof/>
                  <w:color w:val="000000"/>
                  <w:sz w:val="18"/>
                  <w:szCs w:val="18"/>
                </w:rPr>
                <w:t>4</w:t>
              </w:r>
            </w:hyperlink>
            <w:r w:rsidR="004821C9">
              <w:rPr>
                <w:noProof/>
                <w:color w:val="000000"/>
                <w:sz w:val="18"/>
                <w:szCs w:val="18"/>
              </w:rPr>
              <w:t>8</w:t>
            </w:r>
            <w:r w:rsidRPr="001D00D1">
              <w:rPr>
                <w:noProof/>
                <w:color w:val="000000"/>
                <w:sz w:val="18"/>
                <w:szCs w:val="18"/>
              </w:rPr>
              <w:t>]</w:t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11EC1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0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7583DD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32.9</w:t>
            </w:r>
          </w:p>
          <w:p w14:paraId="1650A681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26.4-47.0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106806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37.5</w:t>
            </w:r>
          </w:p>
          <w:p w14:paraId="23737AC2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29.7-53.8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393062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01D327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.5</w:t>
            </w:r>
          </w:p>
          <w:p w14:paraId="5A0E57CF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.0-2.2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4B7577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.6</w:t>
            </w:r>
          </w:p>
          <w:p w14:paraId="30E64B32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.2-2.3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DF8579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10314C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400F3F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95A72C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3B212B" w14:textId="77777777" w:rsidR="000E34AF" w:rsidRPr="001D00D1" w:rsidRDefault="000E34AF" w:rsidP="000E34AF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7454D3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</w:tr>
      <w:tr w:rsidR="000E34AF" w:rsidRPr="001D00D1" w14:paraId="7774EA92" w14:textId="77777777" w:rsidTr="000E34AF">
        <w:trPr>
          <w:trHeight w:val="48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0CCF7C" w14:textId="77777777" w:rsidR="000E34AF" w:rsidRPr="001D00D1" w:rsidRDefault="000E34AF" w:rsidP="000E34AF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Leiden 85-plu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808783" w14:textId="4624BD7F" w:rsidR="000E34AF" w:rsidRPr="001D00D1" w:rsidRDefault="000E34AF" w:rsidP="004821C9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2YW4gZGVuIEJpZ2dlbGFhcjwvQXV0aG9yPjxZZWFyPjIw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2YW4gZGVuIEJpZ2dlbGFhcjwvQXV0aG9yPjxZZWFyPjIw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.DATA  </w:instrText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separate"/>
            </w:r>
            <w:r w:rsidRPr="001D00D1">
              <w:rPr>
                <w:noProof/>
                <w:color w:val="000000"/>
                <w:sz w:val="18"/>
                <w:szCs w:val="18"/>
              </w:rPr>
              <w:t>[</w:t>
            </w:r>
            <w:hyperlink w:anchor="_ENREF_46" w:tooltip="van den Biggelaar, 2004 #10" w:history="1">
              <w:r w:rsidRPr="001D00D1">
                <w:rPr>
                  <w:noProof/>
                  <w:color w:val="000000"/>
                  <w:sz w:val="18"/>
                  <w:szCs w:val="18"/>
                </w:rPr>
                <w:t>4</w:t>
              </w:r>
            </w:hyperlink>
            <w:r w:rsidR="004821C9">
              <w:rPr>
                <w:noProof/>
                <w:color w:val="000000"/>
                <w:sz w:val="18"/>
                <w:szCs w:val="18"/>
              </w:rPr>
              <w:t>9</w:t>
            </w:r>
            <w:r w:rsidRPr="001D00D1">
              <w:rPr>
                <w:noProof/>
                <w:color w:val="000000"/>
                <w:sz w:val="18"/>
                <w:szCs w:val="18"/>
              </w:rPr>
              <w:t>]</w:t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B80A8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E3A598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35.8</w:t>
            </w:r>
          </w:p>
          <w:p w14:paraId="285475A9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26.7-44.7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32AC23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38.9</w:t>
            </w:r>
          </w:p>
          <w:p w14:paraId="72028916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31.3-49.4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52110B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64BD2B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 xml:space="preserve">0.7 </w:t>
            </w:r>
          </w:p>
          <w:p w14:paraId="34BA0339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5-1.0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1A6B0F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0.8</w:t>
            </w:r>
          </w:p>
          <w:p w14:paraId="138A17FC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5-1.2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C6E9DA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0618B9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0.13</w:t>
            </w:r>
          </w:p>
          <w:p w14:paraId="11EF6AD2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04-0.40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E1A646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0.14</w:t>
            </w:r>
          </w:p>
          <w:p w14:paraId="73B496CE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05-0.51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0A52B2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136C3B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2BC6C3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</w:tr>
      <w:tr w:rsidR="000E34AF" w:rsidRPr="001D00D1" w14:paraId="3EBFE620" w14:textId="77777777" w:rsidTr="0011534D">
        <w:trPr>
          <w:trHeight w:val="229"/>
        </w:trPr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0EBF29" w14:textId="2ED768BC" w:rsidR="000E34AF" w:rsidRPr="001D00D1" w:rsidRDefault="000E34AF" w:rsidP="000E34AF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b/>
                <w:color w:val="000000"/>
                <w:sz w:val="18"/>
                <w:szCs w:val="18"/>
                <w:lang w:eastAsia="nl-NL"/>
              </w:rPr>
              <w:t>Specific diseases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858F8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09EA19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66B046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855C8C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3C4F15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B2CBDF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43EB6C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AB7E06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0EACAF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037CD4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D8C741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60D45E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</w:tr>
      <w:tr w:rsidR="000E34AF" w:rsidRPr="001D00D1" w14:paraId="5293F31D" w14:textId="77777777" w:rsidTr="000E34AF">
        <w:trPr>
          <w:trHeight w:val="57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C3A81" w14:textId="77777777" w:rsidR="000E34AF" w:rsidRPr="001D00D1" w:rsidRDefault="000E34AF" w:rsidP="000E34AF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MS-SL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8D61C0" w14:textId="0A869C4A" w:rsidR="000E34AF" w:rsidRPr="001D00D1" w:rsidRDefault="000E34AF" w:rsidP="004821C9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kZSBKb25nPC9BdXRob3I+PFllYXI+MjAwMjwvWWVhcj48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kZSBKb25nPC9BdXRob3I+PFllYXI+MjAwMjwvWWVhcj48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.DATA  </w:instrText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separate"/>
            </w:r>
            <w:r w:rsidRPr="001D00D1">
              <w:rPr>
                <w:noProof/>
                <w:color w:val="000000"/>
                <w:sz w:val="18"/>
                <w:szCs w:val="18"/>
              </w:rPr>
              <w:t>[</w:t>
            </w:r>
            <w:hyperlink w:anchor="_ENREF_11" w:tooltip="de Jong, 2002 #1016" w:history="1">
              <w:r w:rsidRPr="001D00D1">
                <w:rPr>
                  <w:noProof/>
                  <w:color w:val="000000"/>
                  <w:sz w:val="18"/>
                  <w:szCs w:val="18"/>
                </w:rPr>
                <w:t>1</w:t>
              </w:r>
            </w:hyperlink>
            <w:r w:rsidR="004821C9">
              <w:rPr>
                <w:noProof/>
                <w:color w:val="000000"/>
                <w:sz w:val="18"/>
                <w:szCs w:val="18"/>
              </w:rPr>
              <w:t>2</w:t>
            </w:r>
            <w:r w:rsidRPr="001D00D1">
              <w:rPr>
                <w:noProof/>
                <w:color w:val="000000"/>
                <w:sz w:val="18"/>
                <w:szCs w:val="18"/>
              </w:rPr>
              <w:t>]</w:t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BB208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19A7FD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9.7</w:t>
            </w:r>
          </w:p>
          <w:p w14:paraId="2D4E488A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2.0-34.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418F62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20.7</w:t>
            </w:r>
          </w:p>
          <w:p w14:paraId="01266465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3.9-30.9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E6163D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EFE7B1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.0</w:t>
            </w:r>
          </w:p>
          <w:p w14:paraId="27986C2F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5-1.4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7B1CB8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.0</w:t>
            </w:r>
          </w:p>
          <w:p w14:paraId="170989ED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7-1.5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FCFCB9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7824D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293713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32A2F5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A23652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0AACCD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</w:tr>
      <w:tr w:rsidR="000E34AF" w:rsidRPr="001D00D1" w14:paraId="24F30768" w14:textId="77777777" w:rsidTr="000E34AF">
        <w:trPr>
          <w:trHeight w:val="57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273AF" w14:textId="77777777" w:rsidR="000E34AF" w:rsidRPr="001D00D1" w:rsidRDefault="000E34AF" w:rsidP="000E34AF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BEST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7CB360" w14:textId="69266C9E" w:rsidR="000E34AF" w:rsidRPr="001D00D1" w:rsidRDefault="000E34AF" w:rsidP="004821C9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kZSBWcmllcy1Cb3V3c3RyYTwvQXV0aG9yPjxZZWFyPjIw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kZSBWcmllcy1Cb3V3c3RyYTwvQXV0aG9yPjxZZWFyPjIw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.DATA  </w:instrText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separate"/>
            </w:r>
            <w:r w:rsidRPr="001D00D1">
              <w:rPr>
                <w:noProof/>
                <w:color w:val="000000"/>
                <w:sz w:val="18"/>
                <w:szCs w:val="18"/>
              </w:rPr>
              <w:t>[</w:t>
            </w:r>
            <w:hyperlink w:anchor="_ENREF_50" w:tooltip="de Vries-Bouwstra, 2007 #1265" w:history="1">
              <w:r w:rsidRPr="001D00D1">
                <w:rPr>
                  <w:noProof/>
                  <w:color w:val="000000"/>
                  <w:sz w:val="18"/>
                  <w:szCs w:val="18"/>
                </w:rPr>
                <w:t>5</w:t>
              </w:r>
            </w:hyperlink>
            <w:r w:rsidR="004821C9">
              <w:rPr>
                <w:noProof/>
                <w:color w:val="000000"/>
                <w:sz w:val="18"/>
                <w:szCs w:val="18"/>
              </w:rPr>
              <w:t>3</w:t>
            </w:r>
            <w:r w:rsidRPr="001D00D1">
              <w:rPr>
                <w:noProof/>
                <w:color w:val="000000"/>
                <w:sz w:val="18"/>
                <w:szCs w:val="18"/>
              </w:rPr>
              <w:t>]</w:t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A498E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E4CB11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25.9</w:t>
            </w:r>
          </w:p>
          <w:p w14:paraId="6C4F1607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8.7-31.0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0CF5FE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37.1</w:t>
            </w:r>
          </w:p>
          <w:p w14:paraId="5945D708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28.5-50.3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572BDD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3AB4F3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0.5</w:t>
            </w:r>
          </w:p>
          <w:p w14:paraId="653C84D3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3-0.9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C0757B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0.8</w:t>
            </w:r>
          </w:p>
          <w:p w14:paraId="3B67DFED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4-1.1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0664B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516264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3887D8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C04A6E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F41316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8D0485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</w:tr>
      <w:tr w:rsidR="000E34AF" w:rsidRPr="001D00D1" w14:paraId="24049710" w14:textId="77777777" w:rsidTr="000E34AF">
        <w:trPr>
          <w:trHeight w:val="57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FF740" w14:textId="77777777" w:rsidR="000E34AF" w:rsidRPr="001D00D1" w:rsidRDefault="000E34AF" w:rsidP="000E34AF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Cardiac surgery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6D1D41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t>n/a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819A1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CC3F95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B007FB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2EDB4A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9F54B6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4.2</w:t>
            </w:r>
          </w:p>
          <w:p w14:paraId="2B81B81D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3.3-5.6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80FCE4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4.6</w:t>
            </w:r>
          </w:p>
          <w:p w14:paraId="31726DD4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3.6-6.3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EC1DEF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450AFA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C2F8A8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CA04B7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23EFD3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B41132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</w:tr>
      <w:tr w:rsidR="000E34AF" w:rsidRPr="001D00D1" w14:paraId="04FFA811" w14:textId="77777777" w:rsidTr="000E34AF">
        <w:trPr>
          <w:trHeight w:val="57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409DE" w14:textId="77777777" w:rsidR="000E34AF" w:rsidRPr="001D00D1" w:rsidRDefault="000E34AF" w:rsidP="000E34AF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GARP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9B6750" w14:textId="0221C9E9" w:rsidR="000E34AF" w:rsidRPr="001D00D1" w:rsidRDefault="000E34AF" w:rsidP="004821C9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Cb3RoYS1TY2hlZXBlcnM8L0F1dGhvcj48WWVhcj4yMDA4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Pr="001D00D1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Cb3RoYS1TY2hlZXBlcnM8L0F1dGhvcj48WWVhcj4yMDA4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</w:fldData>
              </w:fldChar>
            </w:r>
            <w:r w:rsidRPr="001D00D1">
              <w:rPr>
                <w:color w:val="000000"/>
                <w:sz w:val="18"/>
                <w:szCs w:val="18"/>
              </w:rPr>
              <w:instrText xml:space="preserve"> ADDIN EN.CITE.DATA  </w:instrText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  <w:r w:rsidRPr="001D00D1">
              <w:rPr>
                <w:color w:val="000000"/>
                <w:sz w:val="18"/>
                <w:szCs w:val="18"/>
              </w:rPr>
            </w:r>
            <w:r w:rsidRPr="001D00D1">
              <w:rPr>
                <w:color w:val="000000"/>
                <w:sz w:val="18"/>
                <w:szCs w:val="18"/>
              </w:rPr>
              <w:fldChar w:fldCharType="separate"/>
            </w:r>
            <w:r w:rsidRPr="001D00D1">
              <w:rPr>
                <w:noProof/>
                <w:color w:val="000000"/>
                <w:sz w:val="18"/>
                <w:szCs w:val="18"/>
              </w:rPr>
              <w:t>[</w:t>
            </w:r>
            <w:hyperlink w:anchor="_ENREF_33" w:tooltip="Botha-Scheepers, 2008 #7" w:history="1">
              <w:r w:rsidRPr="001D00D1">
                <w:rPr>
                  <w:noProof/>
                  <w:color w:val="000000"/>
                  <w:sz w:val="18"/>
                  <w:szCs w:val="18"/>
                </w:rPr>
                <w:t>3</w:t>
              </w:r>
            </w:hyperlink>
            <w:r w:rsidR="004821C9">
              <w:rPr>
                <w:noProof/>
                <w:color w:val="000000"/>
                <w:sz w:val="18"/>
                <w:szCs w:val="18"/>
              </w:rPr>
              <w:t>5</w:t>
            </w:r>
            <w:r w:rsidRPr="001D00D1">
              <w:rPr>
                <w:noProof/>
                <w:color w:val="000000"/>
                <w:sz w:val="18"/>
                <w:szCs w:val="18"/>
              </w:rPr>
              <w:t>]</w:t>
            </w:r>
            <w:r w:rsidRPr="001D00D1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D71D7C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930B71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23.0</w:t>
            </w:r>
          </w:p>
          <w:p w14:paraId="572ACF62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8.1-28.4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62BA92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 xml:space="preserve">24.8 </w:t>
            </w:r>
          </w:p>
          <w:p w14:paraId="069C2FF6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19.6-30.4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E89755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025CBC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0.7</w:t>
            </w:r>
          </w:p>
          <w:p w14:paraId="03AC95BB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5-1.0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F8DCF6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0.8</w:t>
            </w:r>
          </w:p>
          <w:p w14:paraId="7C417B6A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6-1.1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289E98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592E9E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5E57EA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5F70DE" w14:textId="77777777" w:rsidR="000E34AF" w:rsidRPr="001D00D1" w:rsidRDefault="000E34AF" w:rsidP="000E34AF">
            <w:pPr>
              <w:jc w:val="center"/>
              <w:rPr>
                <w:rFonts w:eastAsia="Times New Roman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79CBB7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8907DE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</w:tr>
      <w:tr w:rsidR="000E34AF" w:rsidRPr="001D00D1" w14:paraId="7BCAF938" w14:textId="77777777" w:rsidTr="000E34AF">
        <w:trPr>
          <w:trHeight w:val="57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F548A" w14:textId="77777777" w:rsidR="000E34AF" w:rsidRPr="001D00D1" w:rsidRDefault="000E34AF" w:rsidP="000E34AF">
            <w:pPr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PRALIN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BB0D19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color w:val="000000"/>
                <w:sz w:val="18"/>
                <w:szCs w:val="18"/>
              </w:rPr>
              <w:t>n/a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23F30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6EFCBD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50.8</w:t>
            </w:r>
          </w:p>
          <w:p w14:paraId="4EE2B281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35.5-61.0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E6E284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45.0</w:t>
            </w:r>
          </w:p>
          <w:p w14:paraId="598CD21F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31.6-61.6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65C5E2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8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6521AD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4.6</w:t>
            </w:r>
          </w:p>
          <w:p w14:paraId="2BC9DAFE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2.8-6.1)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E30089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4.5</w:t>
            </w:r>
          </w:p>
          <w:p w14:paraId="149885CD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2.4-5.2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51D108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CCE54A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0.6</w:t>
            </w:r>
          </w:p>
          <w:p w14:paraId="2285295E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2-1.6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90BAC3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1.0</w:t>
            </w:r>
          </w:p>
          <w:p w14:paraId="7059ACD8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6-2.6)</w:t>
            </w:r>
          </w:p>
        </w:tc>
        <w:tc>
          <w:tcPr>
            <w:tcW w:w="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48CAC9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9865A5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0.05</w:t>
            </w:r>
          </w:p>
          <w:p w14:paraId="5B8068F8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03-0.09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47E003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0.05</w:t>
            </w:r>
          </w:p>
          <w:p w14:paraId="2869BED7" w14:textId="77777777" w:rsidR="000E34AF" w:rsidRPr="001D00D1" w:rsidRDefault="000E34AF" w:rsidP="000E34A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(0.03-0.14)</w:t>
            </w:r>
          </w:p>
        </w:tc>
      </w:tr>
      <w:tr w:rsidR="000E34AF" w:rsidRPr="001D00D1" w14:paraId="73C06CB5" w14:textId="77777777" w:rsidTr="000E34AF">
        <w:trPr>
          <w:trHeight w:val="346"/>
        </w:trPr>
        <w:tc>
          <w:tcPr>
            <w:tcW w:w="12333" w:type="dxa"/>
            <w:gridSpan w:val="1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C7E59C" w14:textId="77777777" w:rsidR="000E34AF" w:rsidRPr="001D00D1" w:rsidRDefault="000E34AF" w:rsidP="000E34AF">
            <w:pPr>
              <w:rPr>
                <w:rFonts w:eastAsia="Times New Roman"/>
                <w:sz w:val="18"/>
                <w:szCs w:val="18"/>
                <w:lang w:eastAsia="nl-NL"/>
              </w:rPr>
            </w:pP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 xml:space="preserve">Ref.: Reference, LPS concentration: whole blood samples were incubated for with lipopolysaccharide for 24 hours at 37°C. n/a: not available. * LPS was incubated for 4 hours, ∞ LPS was incubated for 6 hours, ª 1000 ng/ml LPS was used, </w:t>
            </w:r>
            <w:r w:rsidRPr="001D00D1">
              <w:rPr>
                <w:rFonts w:eastAsia="Times New Roman"/>
                <w:color w:val="000000"/>
                <w:sz w:val="18"/>
                <w:szCs w:val="18"/>
                <w:vertAlign w:val="superscript"/>
                <w:lang w:eastAsia="nl-NL"/>
              </w:rPr>
              <w:t xml:space="preserve">b </w:t>
            </w:r>
            <w:r w:rsidRPr="001D00D1">
              <w:rPr>
                <w:rFonts w:eastAsia="Times New Roman"/>
                <w:color w:val="000000"/>
                <w:sz w:val="18"/>
                <w:szCs w:val="18"/>
                <w:lang w:eastAsia="nl-NL"/>
              </w:rPr>
              <w:t>50000 ng/ml LPS was used.</w:t>
            </w:r>
          </w:p>
        </w:tc>
      </w:tr>
    </w:tbl>
    <w:p w14:paraId="519D7F58" w14:textId="3154EC72" w:rsidR="000E34AF" w:rsidRPr="001D00D1" w:rsidRDefault="000E34AF">
      <w:pPr>
        <w:rPr>
          <w:sz w:val="20"/>
          <w:szCs w:val="20"/>
        </w:rPr>
      </w:pPr>
      <w:r w:rsidRPr="001D00D1">
        <w:rPr>
          <w:b/>
          <w:sz w:val="20"/>
          <w:szCs w:val="20"/>
        </w:rPr>
        <w:t>Supplementary table 1B</w:t>
      </w:r>
      <w:r w:rsidRPr="001D00D1">
        <w:rPr>
          <w:sz w:val="20"/>
          <w:szCs w:val="20"/>
        </w:rPr>
        <w:t>:</w:t>
      </w:r>
      <w:r w:rsidR="0011534D" w:rsidRPr="001D00D1">
        <w:rPr>
          <w:sz w:val="20"/>
          <w:szCs w:val="20"/>
        </w:rPr>
        <w:t xml:space="preserve"> </w:t>
      </w:r>
      <w:r w:rsidR="00EC4A96" w:rsidRPr="001D00D1">
        <w:rPr>
          <w:sz w:val="20"/>
          <w:szCs w:val="20"/>
        </w:rPr>
        <w:t>Crude</w:t>
      </w:r>
      <w:r w:rsidR="0011534D" w:rsidRPr="001D00D1">
        <w:rPr>
          <w:sz w:val="20"/>
          <w:szCs w:val="20"/>
        </w:rPr>
        <w:t xml:space="preserve"> cytokine production response values in men and women in the </w:t>
      </w:r>
      <w:r w:rsidR="000B2F89" w:rsidRPr="001D00D1">
        <w:rPr>
          <w:sz w:val="20"/>
          <w:szCs w:val="20"/>
        </w:rPr>
        <w:t>included</w:t>
      </w:r>
      <w:r w:rsidR="0011534D" w:rsidRPr="001D00D1">
        <w:rPr>
          <w:sz w:val="20"/>
          <w:szCs w:val="20"/>
        </w:rPr>
        <w:t xml:space="preserve"> study populations.</w:t>
      </w:r>
    </w:p>
    <w:p w14:paraId="222B45C3" w14:textId="77777777" w:rsidR="000E34AF" w:rsidRPr="001D00D1" w:rsidRDefault="000E34AF">
      <w:pPr>
        <w:rPr>
          <w:sz w:val="20"/>
          <w:szCs w:val="20"/>
        </w:rPr>
      </w:pPr>
    </w:p>
    <w:p w14:paraId="712007CE" w14:textId="77777777" w:rsidR="000E34AF" w:rsidRPr="001D00D1" w:rsidRDefault="000E34AF">
      <w:pPr>
        <w:rPr>
          <w:sz w:val="20"/>
          <w:szCs w:val="20"/>
        </w:rPr>
      </w:pPr>
    </w:p>
    <w:p w14:paraId="10162884" w14:textId="77777777" w:rsidR="000E34AF" w:rsidRPr="001D00D1" w:rsidRDefault="000E34AF">
      <w:pPr>
        <w:rPr>
          <w:sz w:val="20"/>
          <w:szCs w:val="20"/>
        </w:rPr>
        <w:sectPr w:rsidR="000E34AF" w:rsidRPr="001D00D1" w:rsidSect="000E34AF">
          <w:pgSz w:w="16820" w:h="11900" w:orient="landscape"/>
          <w:pgMar w:top="1417" w:right="1417" w:bottom="1417" w:left="1417" w:header="708" w:footer="708" w:gutter="0"/>
          <w:cols w:space="708"/>
          <w:docGrid w:linePitch="360"/>
        </w:sectPr>
      </w:pPr>
    </w:p>
    <w:p w14:paraId="409DA23D" w14:textId="2464AC0D" w:rsidR="00164DC4" w:rsidRPr="001D00D1" w:rsidRDefault="00164DC4" w:rsidP="00164DC4">
      <w:pPr>
        <w:rPr>
          <w:sz w:val="20"/>
          <w:szCs w:val="20"/>
        </w:rPr>
      </w:pPr>
      <w:r w:rsidRPr="001D00D1">
        <w:rPr>
          <w:b/>
          <w:sz w:val="20"/>
          <w:szCs w:val="20"/>
        </w:rPr>
        <w:lastRenderedPageBreak/>
        <w:t xml:space="preserve">Supplementary table </w:t>
      </w:r>
      <w:r w:rsidR="00E1515A" w:rsidRPr="001D00D1">
        <w:rPr>
          <w:b/>
          <w:sz w:val="20"/>
          <w:szCs w:val="20"/>
        </w:rPr>
        <w:t>2</w:t>
      </w:r>
      <w:r w:rsidRPr="001D00D1">
        <w:rPr>
          <w:sz w:val="20"/>
          <w:szCs w:val="20"/>
        </w:rPr>
        <w:t>. Pooled leukocyte concentration and differentiation in men and women of three independent study populations (</w:t>
      </w:r>
      <w:proofErr w:type="spellStart"/>
      <w:r w:rsidRPr="001D00D1">
        <w:rPr>
          <w:sz w:val="20"/>
          <w:szCs w:val="20"/>
        </w:rPr>
        <w:t>Myoage</w:t>
      </w:r>
      <w:proofErr w:type="spellEnd"/>
      <w:r w:rsidRPr="001D00D1">
        <w:rPr>
          <w:sz w:val="20"/>
          <w:szCs w:val="20"/>
        </w:rPr>
        <w:t xml:space="preserve"> young, </w:t>
      </w:r>
      <w:proofErr w:type="spellStart"/>
      <w:r w:rsidRPr="001D00D1">
        <w:rPr>
          <w:sz w:val="20"/>
          <w:szCs w:val="20"/>
        </w:rPr>
        <w:t>Myoage</w:t>
      </w:r>
      <w:proofErr w:type="spellEnd"/>
      <w:r w:rsidRPr="001D00D1">
        <w:rPr>
          <w:sz w:val="20"/>
          <w:szCs w:val="20"/>
        </w:rPr>
        <w:t xml:space="preserve"> old and LLS).</w:t>
      </w:r>
    </w:p>
    <w:p w14:paraId="7A65D48D" w14:textId="77777777" w:rsidR="00164DC4" w:rsidRPr="001D00D1" w:rsidRDefault="00164DC4" w:rsidP="00164DC4">
      <w:pPr>
        <w:rPr>
          <w:sz w:val="18"/>
          <w:szCs w:val="20"/>
        </w:rPr>
      </w:pPr>
    </w:p>
    <w:p w14:paraId="2F980F9F" w14:textId="77777777" w:rsidR="00164DC4" w:rsidRPr="001D00D1" w:rsidRDefault="00164DC4" w:rsidP="00164DC4">
      <w:pPr>
        <w:rPr>
          <w:sz w:val="18"/>
          <w:szCs w:val="20"/>
        </w:rPr>
      </w:pPr>
    </w:p>
    <w:tbl>
      <w:tblPr>
        <w:tblpPr w:leftFromText="180" w:rightFromText="180" w:vertAnchor="text" w:horzAnchor="margin" w:tblpY="-5"/>
        <w:tblW w:w="8330" w:type="dxa"/>
        <w:tblLayout w:type="fixed"/>
        <w:tblLook w:val="0000" w:firstRow="0" w:lastRow="0" w:firstColumn="0" w:lastColumn="0" w:noHBand="0" w:noVBand="0"/>
      </w:tblPr>
      <w:tblGrid>
        <w:gridCol w:w="1951"/>
        <w:gridCol w:w="1985"/>
        <w:gridCol w:w="283"/>
        <w:gridCol w:w="2126"/>
        <w:gridCol w:w="284"/>
        <w:gridCol w:w="1701"/>
      </w:tblGrid>
      <w:tr w:rsidR="00164DC4" w:rsidRPr="001D00D1" w14:paraId="676064DC" w14:textId="77777777" w:rsidTr="0011534D">
        <w:trPr>
          <w:trHeight w:val="285"/>
        </w:trPr>
        <w:tc>
          <w:tcPr>
            <w:tcW w:w="1951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779C1DE6" w14:textId="77777777" w:rsidR="00164DC4" w:rsidRPr="001D00D1" w:rsidRDefault="00164DC4" w:rsidP="0011534D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3B340A46" w14:textId="77777777" w:rsidR="00164DC4" w:rsidRPr="001D00D1" w:rsidRDefault="00164DC4" w:rsidP="0011534D">
            <w:pPr>
              <w:pBdr>
                <w:bottom w:val="single" w:sz="4" w:space="1" w:color="auto"/>
              </w:pBdr>
              <w:jc w:val="center"/>
              <w:rPr>
                <w:sz w:val="18"/>
                <w:szCs w:val="20"/>
              </w:rPr>
            </w:pPr>
            <w:r w:rsidRPr="001D00D1">
              <w:rPr>
                <w:sz w:val="18"/>
                <w:szCs w:val="20"/>
              </w:rPr>
              <w:t>Men</w:t>
            </w:r>
          </w:p>
          <w:p w14:paraId="567AF3DF" w14:textId="77777777" w:rsidR="00164DC4" w:rsidRPr="001D00D1" w:rsidRDefault="00164DC4" w:rsidP="0011534D">
            <w:pPr>
              <w:jc w:val="center"/>
              <w:rPr>
                <w:sz w:val="18"/>
                <w:szCs w:val="20"/>
              </w:rPr>
            </w:pPr>
            <w:r w:rsidRPr="001D00D1">
              <w:rPr>
                <w:sz w:val="18"/>
                <w:szCs w:val="20"/>
              </w:rPr>
              <w:t xml:space="preserve"> mean (95% CI)</w:t>
            </w:r>
          </w:p>
        </w:tc>
        <w:tc>
          <w:tcPr>
            <w:tcW w:w="283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45EAA70D" w14:textId="77777777" w:rsidR="00164DC4" w:rsidRPr="001D00D1" w:rsidRDefault="00164DC4" w:rsidP="0011534D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176CEC" w14:textId="77777777" w:rsidR="00164DC4" w:rsidRPr="001D00D1" w:rsidRDefault="00164DC4" w:rsidP="0011534D">
            <w:pPr>
              <w:pBdr>
                <w:bottom w:val="single" w:sz="4" w:space="1" w:color="auto"/>
              </w:pBdr>
              <w:jc w:val="center"/>
              <w:rPr>
                <w:sz w:val="18"/>
                <w:szCs w:val="20"/>
              </w:rPr>
            </w:pPr>
            <w:r w:rsidRPr="001D00D1">
              <w:rPr>
                <w:sz w:val="18"/>
                <w:szCs w:val="20"/>
              </w:rPr>
              <w:t>Women</w:t>
            </w:r>
          </w:p>
          <w:p w14:paraId="5BBA7359" w14:textId="77777777" w:rsidR="00164DC4" w:rsidRPr="001D00D1" w:rsidRDefault="00164DC4" w:rsidP="0011534D">
            <w:pPr>
              <w:jc w:val="center"/>
              <w:rPr>
                <w:sz w:val="18"/>
                <w:szCs w:val="20"/>
              </w:rPr>
            </w:pPr>
            <w:r w:rsidRPr="001D00D1">
              <w:rPr>
                <w:sz w:val="18"/>
                <w:szCs w:val="20"/>
              </w:rPr>
              <w:t>mean (95% CI)</w:t>
            </w:r>
          </w:p>
        </w:tc>
        <w:tc>
          <w:tcPr>
            <w:tcW w:w="2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E80077" w14:textId="77777777" w:rsidR="00164DC4" w:rsidRPr="001D00D1" w:rsidRDefault="00164DC4" w:rsidP="0011534D">
            <w:pPr>
              <w:jc w:val="center"/>
              <w:rPr>
                <w:sz w:val="18"/>
                <w:szCs w:val="20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66949E" w14:textId="77777777" w:rsidR="00164DC4" w:rsidRPr="001D00D1" w:rsidRDefault="00164DC4" w:rsidP="0011534D">
            <w:pPr>
              <w:jc w:val="center"/>
              <w:rPr>
                <w:sz w:val="18"/>
                <w:szCs w:val="20"/>
              </w:rPr>
            </w:pPr>
            <w:r w:rsidRPr="001D00D1">
              <w:rPr>
                <w:sz w:val="18"/>
                <w:szCs w:val="20"/>
              </w:rPr>
              <w:t>p-value</w:t>
            </w:r>
          </w:p>
        </w:tc>
      </w:tr>
      <w:tr w:rsidR="00164DC4" w:rsidRPr="001D00D1" w14:paraId="3D20077B" w14:textId="77777777" w:rsidTr="0011534D">
        <w:trPr>
          <w:trHeight w:val="285"/>
        </w:trPr>
        <w:tc>
          <w:tcPr>
            <w:tcW w:w="1951" w:type="dxa"/>
            <w:tcBorders>
              <w:top w:val="single" w:sz="4" w:space="0" w:color="auto"/>
            </w:tcBorders>
            <w:noWrap/>
            <w:vAlign w:val="center"/>
          </w:tcPr>
          <w:p w14:paraId="780A4899" w14:textId="77777777" w:rsidR="00164DC4" w:rsidRPr="001D00D1" w:rsidRDefault="00164DC4" w:rsidP="0011534D">
            <w:pPr>
              <w:rPr>
                <w:sz w:val="18"/>
                <w:szCs w:val="20"/>
              </w:rPr>
            </w:pPr>
            <w:r w:rsidRPr="001D00D1">
              <w:rPr>
                <w:sz w:val="18"/>
                <w:szCs w:val="20"/>
              </w:rPr>
              <w:t>Leukocytes *10</w:t>
            </w:r>
            <w:r w:rsidRPr="001D00D1">
              <w:rPr>
                <w:sz w:val="18"/>
                <w:szCs w:val="20"/>
                <w:vertAlign w:val="superscript"/>
              </w:rPr>
              <w:t>9</w:t>
            </w:r>
            <w:r w:rsidRPr="001D00D1">
              <w:rPr>
                <w:sz w:val="18"/>
                <w:szCs w:val="20"/>
              </w:rPr>
              <w:t>/L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noWrap/>
            <w:vAlign w:val="center"/>
          </w:tcPr>
          <w:p w14:paraId="3D901F60" w14:textId="77777777" w:rsidR="00164DC4" w:rsidRPr="001D00D1" w:rsidRDefault="00164DC4" w:rsidP="0011534D">
            <w:pPr>
              <w:jc w:val="center"/>
              <w:rPr>
                <w:sz w:val="18"/>
                <w:szCs w:val="20"/>
              </w:rPr>
            </w:pPr>
            <w:r w:rsidRPr="001D00D1">
              <w:rPr>
                <w:sz w:val="18"/>
                <w:szCs w:val="20"/>
              </w:rPr>
              <w:t>6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sz w:val="18"/>
                <w:szCs w:val="20"/>
              </w:rPr>
              <w:t>08 (5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sz w:val="18"/>
                <w:szCs w:val="20"/>
              </w:rPr>
              <w:t>34 to 6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sz w:val="18"/>
                <w:szCs w:val="20"/>
              </w:rPr>
              <w:t>82)</w:t>
            </w:r>
          </w:p>
        </w:tc>
        <w:tc>
          <w:tcPr>
            <w:tcW w:w="283" w:type="dxa"/>
            <w:tcBorders>
              <w:top w:val="single" w:sz="4" w:space="0" w:color="auto"/>
            </w:tcBorders>
            <w:noWrap/>
            <w:vAlign w:val="center"/>
          </w:tcPr>
          <w:p w14:paraId="5D108136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</w:p>
        </w:tc>
        <w:tc>
          <w:tcPr>
            <w:tcW w:w="2126" w:type="dxa"/>
            <w:tcBorders>
              <w:top w:val="single" w:sz="4" w:space="0" w:color="auto"/>
            </w:tcBorders>
            <w:vAlign w:val="center"/>
          </w:tcPr>
          <w:p w14:paraId="5D39DE90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  <w:r w:rsidRPr="001D00D1">
              <w:rPr>
                <w:color w:val="000000"/>
                <w:sz w:val="18"/>
                <w:szCs w:val="20"/>
              </w:rPr>
              <w:t>5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87 (4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89 to 6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85)</w:t>
            </w:r>
          </w:p>
        </w:tc>
        <w:tc>
          <w:tcPr>
            <w:tcW w:w="284" w:type="dxa"/>
            <w:tcBorders>
              <w:top w:val="single" w:sz="4" w:space="0" w:color="auto"/>
            </w:tcBorders>
            <w:vAlign w:val="center"/>
          </w:tcPr>
          <w:p w14:paraId="101C3460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14:paraId="2511F63B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  <w:r w:rsidRPr="001D00D1">
              <w:rPr>
                <w:color w:val="000000"/>
                <w:sz w:val="18"/>
                <w:szCs w:val="20"/>
              </w:rPr>
              <w:t>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29</w:t>
            </w:r>
          </w:p>
        </w:tc>
      </w:tr>
      <w:tr w:rsidR="00164DC4" w:rsidRPr="001D00D1" w14:paraId="1CE9C826" w14:textId="77777777" w:rsidTr="0011534D">
        <w:trPr>
          <w:trHeight w:val="285"/>
        </w:trPr>
        <w:tc>
          <w:tcPr>
            <w:tcW w:w="1951" w:type="dxa"/>
            <w:noWrap/>
            <w:vAlign w:val="center"/>
          </w:tcPr>
          <w:p w14:paraId="10CBCF8E" w14:textId="77777777" w:rsidR="00164DC4" w:rsidRPr="001D00D1" w:rsidRDefault="00164DC4" w:rsidP="0011534D">
            <w:pPr>
              <w:rPr>
                <w:sz w:val="18"/>
                <w:szCs w:val="20"/>
              </w:rPr>
            </w:pPr>
            <w:r w:rsidRPr="001D00D1">
              <w:rPr>
                <w:sz w:val="18"/>
                <w:szCs w:val="20"/>
              </w:rPr>
              <w:t xml:space="preserve">  Neutrophils *10</w:t>
            </w:r>
            <w:r w:rsidRPr="001D00D1">
              <w:rPr>
                <w:sz w:val="18"/>
                <w:szCs w:val="20"/>
                <w:vertAlign w:val="superscript"/>
              </w:rPr>
              <w:t>9</w:t>
            </w:r>
            <w:r w:rsidRPr="001D00D1">
              <w:rPr>
                <w:sz w:val="18"/>
                <w:szCs w:val="20"/>
              </w:rPr>
              <w:t>/L</w:t>
            </w:r>
          </w:p>
        </w:tc>
        <w:tc>
          <w:tcPr>
            <w:tcW w:w="1985" w:type="dxa"/>
            <w:noWrap/>
            <w:vAlign w:val="center"/>
          </w:tcPr>
          <w:p w14:paraId="75E63434" w14:textId="77777777" w:rsidR="00164DC4" w:rsidRPr="001D00D1" w:rsidRDefault="00164DC4" w:rsidP="0011534D">
            <w:pPr>
              <w:jc w:val="center"/>
              <w:rPr>
                <w:sz w:val="18"/>
                <w:szCs w:val="20"/>
              </w:rPr>
            </w:pPr>
            <w:r w:rsidRPr="001D00D1">
              <w:rPr>
                <w:sz w:val="18"/>
                <w:szCs w:val="20"/>
              </w:rPr>
              <w:t>3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sz w:val="18"/>
                <w:szCs w:val="20"/>
              </w:rPr>
              <w:t>58 (3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sz w:val="18"/>
                <w:szCs w:val="20"/>
              </w:rPr>
              <w:t>08 to 4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sz w:val="18"/>
                <w:szCs w:val="20"/>
              </w:rPr>
              <w:t>08)</w:t>
            </w:r>
          </w:p>
        </w:tc>
        <w:tc>
          <w:tcPr>
            <w:tcW w:w="283" w:type="dxa"/>
            <w:noWrap/>
            <w:vAlign w:val="center"/>
          </w:tcPr>
          <w:p w14:paraId="1B6DA2E2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</w:p>
        </w:tc>
        <w:tc>
          <w:tcPr>
            <w:tcW w:w="2126" w:type="dxa"/>
            <w:vAlign w:val="center"/>
          </w:tcPr>
          <w:p w14:paraId="580E7278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  <w:r w:rsidRPr="001D00D1">
              <w:rPr>
                <w:color w:val="000000"/>
                <w:sz w:val="18"/>
                <w:szCs w:val="20"/>
              </w:rPr>
              <w:t>3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25 (2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56 to 3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94)</w:t>
            </w:r>
          </w:p>
        </w:tc>
        <w:tc>
          <w:tcPr>
            <w:tcW w:w="284" w:type="dxa"/>
            <w:vAlign w:val="center"/>
          </w:tcPr>
          <w:p w14:paraId="3D4A528A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</w:p>
        </w:tc>
        <w:tc>
          <w:tcPr>
            <w:tcW w:w="1701" w:type="dxa"/>
            <w:vAlign w:val="center"/>
          </w:tcPr>
          <w:p w14:paraId="674D5604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  <w:r w:rsidRPr="001D00D1">
              <w:rPr>
                <w:color w:val="000000"/>
                <w:sz w:val="18"/>
                <w:szCs w:val="20"/>
              </w:rPr>
              <w:t>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008</w:t>
            </w:r>
          </w:p>
        </w:tc>
      </w:tr>
      <w:tr w:rsidR="00164DC4" w:rsidRPr="001D00D1" w14:paraId="6D01C2F9" w14:textId="77777777" w:rsidTr="0011534D">
        <w:trPr>
          <w:trHeight w:val="285"/>
        </w:trPr>
        <w:tc>
          <w:tcPr>
            <w:tcW w:w="1951" w:type="dxa"/>
            <w:noWrap/>
            <w:vAlign w:val="center"/>
          </w:tcPr>
          <w:p w14:paraId="4FB01479" w14:textId="77777777" w:rsidR="00164DC4" w:rsidRPr="001D00D1" w:rsidRDefault="00164DC4" w:rsidP="0011534D">
            <w:pPr>
              <w:rPr>
                <w:sz w:val="18"/>
                <w:szCs w:val="20"/>
              </w:rPr>
            </w:pPr>
            <w:r w:rsidRPr="001D00D1">
              <w:rPr>
                <w:sz w:val="18"/>
                <w:szCs w:val="20"/>
              </w:rPr>
              <w:t xml:space="preserve">  Lymphocytes *10</w:t>
            </w:r>
            <w:r w:rsidRPr="001D00D1">
              <w:rPr>
                <w:sz w:val="18"/>
                <w:szCs w:val="20"/>
                <w:vertAlign w:val="superscript"/>
              </w:rPr>
              <w:t>9</w:t>
            </w:r>
            <w:r w:rsidRPr="001D00D1">
              <w:rPr>
                <w:sz w:val="18"/>
                <w:szCs w:val="20"/>
              </w:rPr>
              <w:t>/L</w:t>
            </w:r>
          </w:p>
        </w:tc>
        <w:tc>
          <w:tcPr>
            <w:tcW w:w="1985" w:type="dxa"/>
            <w:noWrap/>
            <w:vAlign w:val="center"/>
          </w:tcPr>
          <w:p w14:paraId="310E486A" w14:textId="77777777" w:rsidR="00164DC4" w:rsidRPr="001D00D1" w:rsidRDefault="00164DC4" w:rsidP="0011534D">
            <w:pPr>
              <w:jc w:val="center"/>
              <w:rPr>
                <w:sz w:val="18"/>
                <w:szCs w:val="20"/>
              </w:rPr>
            </w:pPr>
            <w:r w:rsidRPr="001D00D1">
              <w:rPr>
                <w:sz w:val="18"/>
                <w:szCs w:val="20"/>
              </w:rPr>
              <w:t>1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sz w:val="18"/>
                <w:szCs w:val="20"/>
              </w:rPr>
              <w:t>79 (1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sz w:val="18"/>
                <w:szCs w:val="20"/>
              </w:rPr>
              <w:t>58 to 2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sz w:val="18"/>
                <w:szCs w:val="20"/>
              </w:rPr>
              <w:t>00)</w:t>
            </w:r>
          </w:p>
        </w:tc>
        <w:tc>
          <w:tcPr>
            <w:tcW w:w="283" w:type="dxa"/>
            <w:noWrap/>
            <w:vAlign w:val="center"/>
          </w:tcPr>
          <w:p w14:paraId="0BFCD7EA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</w:p>
        </w:tc>
        <w:tc>
          <w:tcPr>
            <w:tcW w:w="2126" w:type="dxa"/>
            <w:vAlign w:val="center"/>
          </w:tcPr>
          <w:p w14:paraId="7DF3D178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  <w:r w:rsidRPr="001D00D1">
              <w:rPr>
                <w:color w:val="000000"/>
                <w:sz w:val="18"/>
                <w:szCs w:val="20"/>
              </w:rPr>
              <w:t>1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99 (1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73 to 2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25)</w:t>
            </w:r>
          </w:p>
        </w:tc>
        <w:tc>
          <w:tcPr>
            <w:tcW w:w="284" w:type="dxa"/>
            <w:vAlign w:val="center"/>
          </w:tcPr>
          <w:p w14:paraId="0DB7E1E8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</w:p>
        </w:tc>
        <w:tc>
          <w:tcPr>
            <w:tcW w:w="1701" w:type="dxa"/>
            <w:vAlign w:val="center"/>
          </w:tcPr>
          <w:p w14:paraId="626237C1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  <w:r w:rsidRPr="001D00D1">
              <w:rPr>
                <w:color w:val="000000"/>
                <w:sz w:val="18"/>
                <w:szCs w:val="20"/>
              </w:rPr>
              <w:t>&lt;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001</w:t>
            </w:r>
          </w:p>
        </w:tc>
      </w:tr>
      <w:tr w:rsidR="00164DC4" w:rsidRPr="001D00D1" w14:paraId="1D51847E" w14:textId="77777777" w:rsidTr="0011534D">
        <w:trPr>
          <w:trHeight w:val="285"/>
        </w:trPr>
        <w:tc>
          <w:tcPr>
            <w:tcW w:w="1951" w:type="dxa"/>
            <w:noWrap/>
            <w:vAlign w:val="center"/>
          </w:tcPr>
          <w:p w14:paraId="77A1BED1" w14:textId="77777777" w:rsidR="00164DC4" w:rsidRPr="001D00D1" w:rsidRDefault="00164DC4" w:rsidP="0011534D">
            <w:pPr>
              <w:rPr>
                <w:sz w:val="18"/>
                <w:szCs w:val="20"/>
              </w:rPr>
            </w:pPr>
            <w:r w:rsidRPr="001D00D1">
              <w:rPr>
                <w:sz w:val="18"/>
                <w:szCs w:val="20"/>
              </w:rPr>
              <w:t xml:space="preserve">  Monocytes *10</w:t>
            </w:r>
            <w:r w:rsidRPr="001D00D1">
              <w:rPr>
                <w:sz w:val="18"/>
                <w:szCs w:val="20"/>
                <w:vertAlign w:val="superscript"/>
              </w:rPr>
              <w:t>9</w:t>
            </w:r>
            <w:r w:rsidRPr="001D00D1">
              <w:rPr>
                <w:sz w:val="18"/>
                <w:szCs w:val="20"/>
              </w:rPr>
              <w:t>/L</w:t>
            </w:r>
          </w:p>
        </w:tc>
        <w:tc>
          <w:tcPr>
            <w:tcW w:w="1985" w:type="dxa"/>
            <w:noWrap/>
            <w:vAlign w:val="center"/>
          </w:tcPr>
          <w:p w14:paraId="13225B94" w14:textId="77777777" w:rsidR="00164DC4" w:rsidRPr="001D00D1" w:rsidRDefault="00164DC4" w:rsidP="0011534D">
            <w:pPr>
              <w:jc w:val="center"/>
              <w:rPr>
                <w:sz w:val="18"/>
                <w:szCs w:val="20"/>
              </w:rPr>
            </w:pPr>
            <w:r w:rsidRPr="001D00D1">
              <w:rPr>
                <w:sz w:val="18"/>
                <w:szCs w:val="20"/>
              </w:rPr>
              <w:t>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sz w:val="18"/>
                <w:szCs w:val="20"/>
              </w:rPr>
              <w:t>53 (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sz w:val="18"/>
                <w:szCs w:val="20"/>
              </w:rPr>
              <w:t>49 to 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sz w:val="18"/>
                <w:szCs w:val="20"/>
              </w:rPr>
              <w:t>57)</w:t>
            </w:r>
          </w:p>
        </w:tc>
        <w:tc>
          <w:tcPr>
            <w:tcW w:w="283" w:type="dxa"/>
            <w:noWrap/>
            <w:vAlign w:val="center"/>
          </w:tcPr>
          <w:p w14:paraId="281FF5CA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</w:p>
        </w:tc>
        <w:tc>
          <w:tcPr>
            <w:tcW w:w="2126" w:type="dxa"/>
            <w:vAlign w:val="center"/>
          </w:tcPr>
          <w:p w14:paraId="6D25029F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  <w:r w:rsidRPr="001D00D1">
              <w:rPr>
                <w:color w:val="000000"/>
                <w:sz w:val="18"/>
                <w:szCs w:val="20"/>
              </w:rPr>
              <w:t>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46 (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41 to 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50)</w:t>
            </w:r>
          </w:p>
        </w:tc>
        <w:tc>
          <w:tcPr>
            <w:tcW w:w="284" w:type="dxa"/>
            <w:vAlign w:val="center"/>
          </w:tcPr>
          <w:p w14:paraId="3FE28F77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</w:p>
        </w:tc>
        <w:tc>
          <w:tcPr>
            <w:tcW w:w="1701" w:type="dxa"/>
            <w:vAlign w:val="center"/>
          </w:tcPr>
          <w:p w14:paraId="71A68BE3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  <w:r w:rsidRPr="001D00D1">
              <w:rPr>
                <w:color w:val="000000"/>
                <w:sz w:val="18"/>
                <w:szCs w:val="20"/>
              </w:rPr>
              <w:t>&lt;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001</w:t>
            </w:r>
          </w:p>
        </w:tc>
      </w:tr>
      <w:tr w:rsidR="00164DC4" w:rsidRPr="001D00D1" w14:paraId="519A8DD7" w14:textId="77777777" w:rsidTr="0011534D">
        <w:trPr>
          <w:trHeight w:val="285"/>
        </w:trPr>
        <w:tc>
          <w:tcPr>
            <w:tcW w:w="1951" w:type="dxa"/>
            <w:noWrap/>
            <w:vAlign w:val="center"/>
          </w:tcPr>
          <w:p w14:paraId="5B54A785" w14:textId="77777777" w:rsidR="00164DC4" w:rsidRPr="001D00D1" w:rsidRDefault="00164DC4" w:rsidP="0011534D">
            <w:pPr>
              <w:rPr>
                <w:sz w:val="18"/>
                <w:szCs w:val="20"/>
              </w:rPr>
            </w:pPr>
            <w:r w:rsidRPr="001D00D1">
              <w:rPr>
                <w:sz w:val="18"/>
                <w:szCs w:val="20"/>
              </w:rPr>
              <w:t xml:space="preserve">  Eosinophils *10</w:t>
            </w:r>
            <w:r w:rsidRPr="001D00D1">
              <w:rPr>
                <w:sz w:val="18"/>
                <w:szCs w:val="20"/>
                <w:vertAlign w:val="superscript"/>
              </w:rPr>
              <w:t>9</w:t>
            </w:r>
            <w:r w:rsidRPr="001D00D1">
              <w:rPr>
                <w:sz w:val="18"/>
                <w:szCs w:val="20"/>
              </w:rPr>
              <w:t>/L</w:t>
            </w:r>
          </w:p>
        </w:tc>
        <w:tc>
          <w:tcPr>
            <w:tcW w:w="1985" w:type="dxa"/>
            <w:noWrap/>
            <w:vAlign w:val="center"/>
          </w:tcPr>
          <w:p w14:paraId="59AB79AC" w14:textId="77777777" w:rsidR="00164DC4" w:rsidRPr="001D00D1" w:rsidRDefault="00164DC4" w:rsidP="0011534D">
            <w:pPr>
              <w:jc w:val="center"/>
              <w:rPr>
                <w:sz w:val="18"/>
                <w:szCs w:val="20"/>
              </w:rPr>
            </w:pPr>
            <w:r w:rsidRPr="001D00D1">
              <w:rPr>
                <w:sz w:val="18"/>
                <w:szCs w:val="20"/>
              </w:rPr>
              <w:t>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sz w:val="18"/>
                <w:szCs w:val="20"/>
              </w:rPr>
              <w:t>15 (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sz w:val="18"/>
                <w:szCs w:val="20"/>
              </w:rPr>
              <w:t>15 to 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sz w:val="18"/>
                <w:szCs w:val="20"/>
              </w:rPr>
              <w:t>17)</w:t>
            </w:r>
          </w:p>
        </w:tc>
        <w:tc>
          <w:tcPr>
            <w:tcW w:w="283" w:type="dxa"/>
            <w:noWrap/>
            <w:vAlign w:val="center"/>
          </w:tcPr>
          <w:p w14:paraId="2267ABF4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</w:p>
        </w:tc>
        <w:tc>
          <w:tcPr>
            <w:tcW w:w="2126" w:type="dxa"/>
            <w:vAlign w:val="center"/>
          </w:tcPr>
          <w:p w14:paraId="7E3C7BC4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  <w:r w:rsidRPr="001D00D1">
              <w:rPr>
                <w:color w:val="000000"/>
                <w:sz w:val="18"/>
                <w:szCs w:val="20"/>
              </w:rPr>
              <w:t>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15 (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13 to 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17)</w:t>
            </w:r>
          </w:p>
        </w:tc>
        <w:tc>
          <w:tcPr>
            <w:tcW w:w="284" w:type="dxa"/>
            <w:vAlign w:val="center"/>
          </w:tcPr>
          <w:p w14:paraId="7164FD05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</w:p>
        </w:tc>
        <w:tc>
          <w:tcPr>
            <w:tcW w:w="1701" w:type="dxa"/>
            <w:vAlign w:val="center"/>
          </w:tcPr>
          <w:p w14:paraId="4A4B9B88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  <w:r w:rsidRPr="001D00D1">
              <w:rPr>
                <w:color w:val="000000"/>
                <w:sz w:val="18"/>
                <w:szCs w:val="20"/>
              </w:rPr>
              <w:t>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12</w:t>
            </w:r>
          </w:p>
        </w:tc>
      </w:tr>
      <w:tr w:rsidR="00164DC4" w:rsidRPr="001D00D1" w14:paraId="05BD21B4" w14:textId="77777777" w:rsidTr="0011534D">
        <w:trPr>
          <w:trHeight w:val="285"/>
        </w:trPr>
        <w:tc>
          <w:tcPr>
            <w:tcW w:w="1951" w:type="dxa"/>
            <w:tcBorders>
              <w:bottom w:val="single" w:sz="4" w:space="0" w:color="auto"/>
            </w:tcBorders>
            <w:noWrap/>
            <w:vAlign w:val="center"/>
          </w:tcPr>
          <w:p w14:paraId="31405E5A" w14:textId="77777777" w:rsidR="00164DC4" w:rsidRPr="001D00D1" w:rsidRDefault="00164DC4" w:rsidP="0011534D">
            <w:pPr>
              <w:rPr>
                <w:sz w:val="18"/>
                <w:szCs w:val="20"/>
              </w:rPr>
            </w:pPr>
            <w:r w:rsidRPr="001D00D1">
              <w:rPr>
                <w:sz w:val="18"/>
                <w:szCs w:val="20"/>
              </w:rPr>
              <w:t xml:space="preserve">  Basophils *10</w:t>
            </w:r>
            <w:r w:rsidRPr="001D00D1">
              <w:rPr>
                <w:sz w:val="18"/>
                <w:szCs w:val="20"/>
                <w:vertAlign w:val="superscript"/>
              </w:rPr>
              <w:t>9</w:t>
            </w:r>
            <w:r w:rsidRPr="001D00D1">
              <w:rPr>
                <w:sz w:val="18"/>
                <w:szCs w:val="20"/>
              </w:rPr>
              <w:t>/L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noWrap/>
            <w:vAlign w:val="center"/>
          </w:tcPr>
          <w:p w14:paraId="0D707618" w14:textId="77777777" w:rsidR="00164DC4" w:rsidRPr="001D00D1" w:rsidRDefault="00164DC4" w:rsidP="0011534D">
            <w:pPr>
              <w:jc w:val="center"/>
              <w:rPr>
                <w:sz w:val="18"/>
                <w:szCs w:val="20"/>
              </w:rPr>
            </w:pPr>
            <w:r w:rsidRPr="001D00D1">
              <w:rPr>
                <w:sz w:val="18"/>
                <w:szCs w:val="20"/>
              </w:rPr>
              <w:t>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sz w:val="18"/>
                <w:szCs w:val="20"/>
              </w:rPr>
              <w:t>03 (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sz w:val="18"/>
                <w:szCs w:val="20"/>
              </w:rPr>
              <w:t>02 to 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sz w:val="18"/>
                <w:szCs w:val="20"/>
              </w:rPr>
              <w:t>03)</w:t>
            </w:r>
          </w:p>
        </w:tc>
        <w:tc>
          <w:tcPr>
            <w:tcW w:w="283" w:type="dxa"/>
            <w:tcBorders>
              <w:bottom w:val="single" w:sz="4" w:space="0" w:color="auto"/>
            </w:tcBorders>
            <w:noWrap/>
            <w:vAlign w:val="center"/>
          </w:tcPr>
          <w:p w14:paraId="2E6F3091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</w:p>
        </w:tc>
        <w:tc>
          <w:tcPr>
            <w:tcW w:w="2126" w:type="dxa"/>
            <w:tcBorders>
              <w:bottom w:val="single" w:sz="4" w:space="0" w:color="auto"/>
            </w:tcBorders>
            <w:vAlign w:val="center"/>
          </w:tcPr>
          <w:p w14:paraId="7AA6E6D7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  <w:r w:rsidRPr="001D00D1">
              <w:rPr>
                <w:color w:val="000000"/>
                <w:sz w:val="18"/>
                <w:szCs w:val="20"/>
              </w:rPr>
              <w:t>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03 (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02 to 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04)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vAlign w:val="center"/>
          </w:tcPr>
          <w:p w14:paraId="6FF2C0D6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14:paraId="4EDCBFF6" w14:textId="77777777" w:rsidR="00164DC4" w:rsidRPr="001D00D1" w:rsidRDefault="00164DC4" w:rsidP="0011534D">
            <w:pPr>
              <w:jc w:val="center"/>
              <w:rPr>
                <w:color w:val="000000"/>
                <w:sz w:val="18"/>
                <w:szCs w:val="20"/>
              </w:rPr>
            </w:pPr>
            <w:r w:rsidRPr="001D00D1">
              <w:rPr>
                <w:color w:val="000000"/>
                <w:sz w:val="18"/>
                <w:szCs w:val="20"/>
              </w:rPr>
              <w:t>0</w:t>
            </w:r>
            <w:r w:rsidRPr="001D00D1">
              <w:rPr>
                <w:sz w:val="18"/>
                <w:szCs w:val="18"/>
              </w:rPr>
              <w:t>.</w:t>
            </w:r>
            <w:r w:rsidRPr="001D00D1">
              <w:rPr>
                <w:color w:val="000000"/>
                <w:sz w:val="18"/>
                <w:szCs w:val="20"/>
              </w:rPr>
              <w:t>25</w:t>
            </w:r>
          </w:p>
        </w:tc>
      </w:tr>
      <w:tr w:rsidR="00164DC4" w:rsidRPr="001D00D1" w14:paraId="1DB39E8E" w14:textId="77777777" w:rsidTr="0011534D">
        <w:trPr>
          <w:trHeight w:val="285"/>
        </w:trPr>
        <w:tc>
          <w:tcPr>
            <w:tcW w:w="8330" w:type="dxa"/>
            <w:gridSpan w:val="6"/>
            <w:tcBorders>
              <w:top w:val="single" w:sz="4" w:space="0" w:color="auto"/>
            </w:tcBorders>
            <w:vAlign w:val="center"/>
          </w:tcPr>
          <w:p w14:paraId="43C2A7FE" w14:textId="77777777" w:rsidR="00164DC4" w:rsidRPr="001D00D1" w:rsidRDefault="00164DC4" w:rsidP="0011534D">
            <w:pPr>
              <w:rPr>
                <w:color w:val="000000"/>
                <w:sz w:val="18"/>
                <w:szCs w:val="20"/>
              </w:rPr>
            </w:pPr>
            <w:r w:rsidRPr="001D00D1">
              <w:rPr>
                <w:color w:val="000000"/>
                <w:sz w:val="18"/>
                <w:szCs w:val="20"/>
              </w:rPr>
              <w:t>Estimates were calculated using a meta-analysis model with random effects and corrected for age and family relationships between subjects, CI: confidence interval.</w:t>
            </w:r>
          </w:p>
        </w:tc>
      </w:tr>
    </w:tbl>
    <w:p w14:paraId="0ED67AEA" w14:textId="77777777" w:rsidR="0011534D" w:rsidRDefault="0011534D"/>
    <w:sectPr w:rsidR="0011534D" w:rsidSect="001E6C4E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84675C1" w14:textId="77777777" w:rsidR="001D00D1" w:rsidRDefault="001D00D1" w:rsidP="001D00D1">
      <w:r>
        <w:separator/>
      </w:r>
    </w:p>
  </w:endnote>
  <w:endnote w:type="continuationSeparator" w:id="0">
    <w:p w14:paraId="29816F53" w14:textId="77777777" w:rsidR="001D00D1" w:rsidRDefault="001D00D1" w:rsidP="001D00D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468617" w14:textId="77777777" w:rsidR="001D00D1" w:rsidRDefault="001D00D1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50505873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2139E6E" w14:textId="4723ADDB" w:rsidR="001D00D1" w:rsidRDefault="001D00D1">
        <w:pPr>
          <w:pStyle w:val="Fuzeile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821C9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62D22D29" w14:textId="77777777" w:rsidR="001D00D1" w:rsidRDefault="001D00D1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73A1D1" w14:textId="77777777" w:rsidR="001D00D1" w:rsidRDefault="001D00D1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6FBD30D" w14:textId="77777777" w:rsidR="001D00D1" w:rsidRDefault="001D00D1" w:rsidP="001D00D1">
      <w:r>
        <w:separator/>
      </w:r>
    </w:p>
  </w:footnote>
  <w:footnote w:type="continuationSeparator" w:id="0">
    <w:p w14:paraId="5FFD6ED0" w14:textId="77777777" w:rsidR="001D00D1" w:rsidRDefault="001D00D1" w:rsidP="001D00D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C3455B" w14:textId="77777777" w:rsidR="001D00D1" w:rsidRDefault="001D00D1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53407DD" w14:textId="77777777" w:rsidR="001D00D1" w:rsidRDefault="001D00D1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9576C3" w14:textId="77777777" w:rsidR="001D00D1" w:rsidRDefault="001D00D1">
    <w:pPr>
      <w:pStyle w:val="Kopfzeile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hideSpellingErrors/>
  <w:hideGrammaticalErrors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164DC4"/>
    <w:rsid w:val="000243BC"/>
    <w:rsid w:val="0006119A"/>
    <w:rsid w:val="0008411F"/>
    <w:rsid w:val="000A129C"/>
    <w:rsid w:val="000B2F89"/>
    <w:rsid w:val="000B69ED"/>
    <w:rsid w:val="000C7ACC"/>
    <w:rsid w:val="000E34AF"/>
    <w:rsid w:val="001118F8"/>
    <w:rsid w:val="0011534D"/>
    <w:rsid w:val="00116425"/>
    <w:rsid w:val="00164DC4"/>
    <w:rsid w:val="00167104"/>
    <w:rsid w:val="0017356D"/>
    <w:rsid w:val="001A1FA6"/>
    <w:rsid w:val="001B6DBC"/>
    <w:rsid w:val="001B7084"/>
    <w:rsid w:val="001D00D1"/>
    <w:rsid w:val="001E6C4E"/>
    <w:rsid w:val="001F644F"/>
    <w:rsid w:val="00217EB8"/>
    <w:rsid w:val="00235A76"/>
    <w:rsid w:val="002750D1"/>
    <w:rsid w:val="002A259A"/>
    <w:rsid w:val="002C16DB"/>
    <w:rsid w:val="002C1D50"/>
    <w:rsid w:val="002D7D33"/>
    <w:rsid w:val="0031627D"/>
    <w:rsid w:val="0032542F"/>
    <w:rsid w:val="00364766"/>
    <w:rsid w:val="00374DAF"/>
    <w:rsid w:val="0038794E"/>
    <w:rsid w:val="003B3648"/>
    <w:rsid w:val="003F7484"/>
    <w:rsid w:val="00424139"/>
    <w:rsid w:val="00430EE6"/>
    <w:rsid w:val="00445EEC"/>
    <w:rsid w:val="0045256D"/>
    <w:rsid w:val="00454460"/>
    <w:rsid w:val="004617A1"/>
    <w:rsid w:val="004734ED"/>
    <w:rsid w:val="004821C9"/>
    <w:rsid w:val="004860EC"/>
    <w:rsid w:val="004A64E4"/>
    <w:rsid w:val="004B19C8"/>
    <w:rsid w:val="004B75BD"/>
    <w:rsid w:val="004D03A3"/>
    <w:rsid w:val="004E0D9F"/>
    <w:rsid w:val="004E791F"/>
    <w:rsid w:val="005106BF"/>
    <w:rsid w:val="00523CC3"/>
    <w:rsid w:val="00532B7C"/>
    <w:rsid w:val="00542232"/>
    <w:rsid w:val="00554417"/>
    <w:rsid w:val="00557518"/>
    <w:rsid w:val="005D13D0"/>
    <w:rsid w:val="005D33A0"/>
    <w:rsid w:val="006116F4"/>
    <w:rsid w:val="00624059"/>
    <w:rsid w:val="00635C47"/>
    <w:rsid w:val="00696E81"/>
    <w:rsid w:val="006A61CA"/>
    <w:rsid w:val="006D5546"/>
    <w:rsid w:val="006E173D"/>
    <w:rsid w:val="00723A77"/>
    <w:rsid w:val="00741D85"/>
    <w:rsid w:val="00773943"/>
    <w:rsid w:val="007A51CD"/>
    <w:rsid w:val="007B56D7"/>
    <w:rsid w:val="008234D4"/>
    <w:rsid w:val="00837225"/>
    <w:rsid w:val="008E40BD"/>
    <w:rsid w:val="00901337"/>
    <w:rsid w:val="00901DCC"/>
    <w:rsid w:val="00905848"/>
    <w:rsid w:val="00907A83"/>
    <w:rsid w:val="00925E78"/>
    <w:rsid w:val="00950930"/>
    <w:rsid w:val="00962241"/>
    <w:rsid w:val="009A4456"/>
    <w:rsid w:val="009C2386"/>
    <w:rsid w:val="009D1290"/>
    <w:rsid w:val="009F19A8"/>
    <w:rsid w:val="00A106A3"/>
    <w:rsid w:val="00A20926"/>
    <w:rsid w:val="00A34DBF"/>
    <w:rsid w:val="00A57A44"/>
    <w:rsid w:val="00A9588C"/>
    <w:rsid w:val="00B0229A"/>
    <w:rsid w:val="00B03196"/>
    <w:rsid w:val="00B10206"/>
    <w:rsid w:val="00B35F08"/>
    <w:rsid w:val="00B40234"/>
    <w:rsid w:val="00B42E65"/>
    <w:rsid w:val="00B67195"/>
    <w:rsid w:val="00B673F2"/>
    <w:rsid w:val="00B87FD3"/>
    <w:rsid w:val="00BF6423"/>
    <w:rsid w:val="00C02710"/>
    <w:rsid w:val="00C17805"/>
    <w:rsid w:val="00C570BC"/>
    <w:rsid w:val="00C816B3"/>
    <w:rsid w:val="00CC246C"/>
    <w:rsid w:val="00CC2A18"/>
    <w:rsid w:val="00D31081"/>
    <w:rsid w:val="00DA1E33"/>
    <w:rsid w:val="00DE7F92"/>
    <w:rsid w:val="00E1515A"/>
    <w:rsid w:val="00E7527E"/>
    <w:rsid w:val="00EA2C50"/>
    <w:rsid w:val="00EC4A96"/>
    <w:rsid w:val="00EE6E46"/>
    <w:rsid w:val="00F24A04"/>
    <w:rsid w:val="00F60E1D"/>
    <w:rsid w:val="00F93940"/>
    <w:rsid w:val="00FE1E1C"/>
    <w:rsid w:val="00FF6B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29BE084F"/>
  <w15:docId w15:val="{84BEAD05-3D39-4E92-BED3-CEDC121A0D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nl-NL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164DC4"/>
    <w:rPr>
      <w:rFonts w:ascii="Times New Roman" w:eastAsia="SimSun" w:hAnsi="Times New Roman" w:cs="Times New Roman"/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Teaser">
    <w:name w:val="Teaser"/>
    <w:basedOn w:val="Standard"/>
    <w:rsid w:val="00B42E65"/>
    <w:pPr>
      <w:spacing w:before="120"/>
    </w:pPr>
    <w:rPr>
      <w:rFonts w:eastAsia="Times New Roman"/>
    </w:rPr>
  </w:style>
  <w:style w:type="paragraph" w:customStyle="1" w:styleId="Paragraph">
    <w:name w:val="Paragraph"/>
    <w:basedOn w:val="Standard"/>
    <w:link w:val="ParagraphChar"/>
    <w:rsid w:val="00B42E65"/>
    <w:pPr>
      <w:spacing w:before="120"/>
      <w:ind w:firstLine="720"/>
    </w:pPr>
    <w:rPr>
      <w:rFonts w:eastAsia="Times New Roman"/>
    </w:rPr>
  </w:style>
  <w:style w:type="character" w:customStyle="1" w:styleId="ParagraphChar">
    <w:name w:val="Paragraph Char"/>
    <w:link w:val="Paragraph"/>
    <w:rsid w:val="00B42E65"/>
    <w:rPr>
      <w:rFonts w:ascii="Times New Roman" w:eastAsia="Times New Roman" w:hAnsi="Times New Roman" w:cs="Times New Roman"/>
      <w:lang w:val="en-US"/>
    </w:rPr>
  </w:style>
  <w:style w:type="paragraph" w:styleId="Kopfzeile">
    <w:name w:val="header"/>
    <w:basedOn w:val="Standard"/>
    <w:link w:val="KopfzeileZchn"/>
    <w:uiPriority w:val="99"/>
    <w:unhideWhenUsed/>
    <w:rsid w:val="001D00D1"/>
    <w:pPr>
      <w:tabs>
        <w:tab w:val="center" w:pos="4513"/>
        <w:tab w:val="right" w:pos="9026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1D00D1"/>
    <w:rPr>
      <w:rFonts w:ascii="Times New Roman" w:eastAsia="SimSun" w:hAnsi="Times New Roman" w:cs="Times New Roman"/>
      <w:lang w:val="en-US"/>
    </w:rPr>
  </w:style>
  <w:style w:type="paragraph" w:styleId="Fuzeile">
    <w:name w:val="footer"/>
    <w:basedOn w:val="Standard"/>
    <w:link w:val="FuzeileZchn"/>
    <w:uiPriority w:val="99"/>
    <w:unhideWhenUsed/>
    <w:rsid w:val="001D00D1"/>
    <w:pPr>
      <w:tabs>
        <w:tab w:val="center" w:pos="4513"/>
        <w:tab w:val="right" w:pos="902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1D00D1"/>
    <w:rPr>
      <w:rFonts w:ascii="Times New Roman" w:eastAsia="SimSun" w:hAnsi="Times New Roman" w:cs="Times New Roman"/>
      <w:lang w:val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821C9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821C9"/>
    <w:rPr>
      <w:rFonts w:ascii="Tahoma" w:eastAsia="SimSun" w:hAnsi="Tahoma" w:cs="Tahoma"/>
      <w:sz w:val="16"/>
      <w:szCs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-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3544</Words>
  <Characters>22334</Characters>
  <Application>Microsoft Office Word</Application>
  <DocSecurity>0</DocSecurity>
  <Lines>186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elbourne Health</Company>
  <LinksUpToDate>false</LinksUpToDate>
  <CharactersWithSpaces>258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rel Beenakker</dc:creator>
  <cp:lastModifiedBy>Ruedi Jappert</cp:lastModifiedBy>
  <cp:revision>4</cp:revision>
  <dcterms:created xsi:type="dcterms:W3CDTF">2019-02-24T03:37:00Z</dcterms:created>
  <dcterms:modified xsi:type="dcterms:W3CDTF">2019-03-29T14:55:00Z</dcterms:modified>
</cp:coreProperties>
</file>